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20681" w:rsidRPr="00D67AC6" w:rsidRDefault="00F20681" w:rsidP="00F20681">
      <w:pPr>
        <w:pStyle w:val="NormalWeb"/>
        <w:spacing w:before="240" w:beforeAutospacing="0" w:after="240" w:afterAutospacing="0"/>
        <w:ind w:left="1440"/>
        <w:jc w:val="center"/>
        <w:rPr>
          <w:b/>
          <w:bCs/>
        </w:rPr>
      </w:pPr>
      <w:r w:rsidRPr="00D67AC6">
        <w:rPr>
          <w:b/>
          <w:bCs/>
        </w:rPr>
        <w:t>REFERENCES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67AC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67AC6">
        <w:rPr>
          <w:rFonts w:ascii="Times New Roman" w:hAnsi="Times New Roman" w:cs="Times New Roman"/>
          <w:sz w:val="24"/>
          <w:szCs w:val="24"/>
        </w:rPr>
        <w:fldChar w:fldCharType="separate"/>
      </w:r>
      <w:r w:rsidRPr="00D67AC6">
        <w:rPr>
          <w:rFonts w:ascii="Times New Roman" w:hAnsi="Times New Roman" w:cs="Times New Roman"/>
          <w:noProof/>
          <w:sz w:val="24"/>
          <w:szCs w:val="24"/>
        </w:rPr>
        <w:t>Abdukadirova, G</w:t>
      </w:r>
      <w:r>
        <w:rPr>
          <w:rFonts w:ascii="Times New Roman" w:hAnsi="Times New Roman" w:cs="Times New Roman"/>
          <w:noProof/>
          <w:sz w:val="24"/>
          <w:szCs w:val="24"/>
        </w:rPr>
        <w:t>., &amp; Juraeva, M. (2020). Using authentic materials in efl classroom- literature r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eview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Oriental Art and Culture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2), 106–108.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Abu-Bader, S., &amp; Jo</w:t>
      </w:r>
      <w:r>
        <w:rPr>
          <w:rFonts w:ascii="Times New Roman" w:hAnsi="Times New Roman" w:cs="Times New Roman"/>
          <w:noProof/>
          <w:sz w:val="24"/>
          <w:szCs w:val="24"/>
        </w:rPr>
        <w:t>nes, T. V. (2021). Statistical mediation analysis using the sobel test and hayes spss process m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acro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Quantitative and Qualitative Research Method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), 42–61. https://ssrn.com/abstract=3799204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Afzal, N. (2019)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 Study on vocabulary-learning problems encountered by BA English m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ajors at the University Level of Education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Arab World English Journal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3), 81–98. https://doi.org/10.24093/awej/vol10no3.6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ALQAHTANI, M. (2015). The importance of vocabulary in language learning and how to be taught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Teaching and Education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III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3), 21–34. https://doi.org/10.20472/te.2015.3.3.002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Balleine, B. W., &amp; Dez</w:t>
      </w:r>
      <w:r>
        <w:rPr>
          <w:rFonts w:ascii="Times New Roman" w:hAnsi="Times New Roman" w:cs="Times New Roman"/>
          <w:noProof/>
          <w:sz w:val="24"/>
          <w:szCs w:val="24"/>
        </w:rPr>
        <w:t>fouli, A. (2019). Hierarchical action control: adaptive collaboration between actions and h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abits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Frontiers in Psychology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December), 1–13. https://doi.org/10.3389/fpsyg.2019.02735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Bayer, J. B., Anderson, I. A., &amp; Tokunaga, R. S. (2022). Building and breaking social media habits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Current Opinion in Psychology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45</w:t>
      </w:r>
      <w:r w:rsidRPr="00D67AC6">
        <w:rPr>
          <w:rFonts w:ascii="Times New Roman" w:hAnsi="Times New Roman" w:cs="Times New Roman"/>
          <w:noProof/>
          <w:sz w:val="24"/>
          <w:szCs w:val="24"/>
        </w:rPr>
        <w:t>, 279–288. https://doi.org/10.1016/j.copsyc.2022.101303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Bostanci, H. B. (2022). The Impact of subtitled films on English as a second language students’ vocabulary retention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Journal for Educators, Teachers and Trainer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), 101–109. https://doi.org/10.47750/jett.2022.13.01.012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Bouton, M. E. (2021). Context, attention, and the switch between habit and goal-direction in behavior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Learning and Behavior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49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4), 349–362. https://doi.org/10.3758/s13420-021-00488-z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Boye, K., &amp; Bastiaanse, R. (2019). Grammatical versus lexical words in theory and aphasia: Integrating linguistics and neurolinguistics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Glossa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). https://doi.org/10.5334/gjgl.436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Brooks, G., Clenton, J., &amp; Fraser, S. (2021). Exploring the importance of vocabulary for english as an additional language learners’ reading comprehension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Studies in Second Language Learning and Teaching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3), 351–376. https://doi.org/10.14746/ssllt.2021.11.3.3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Candiotto, L., &amp; Dreon, R. (2021). Affec</w:t>
      </w:r>
      <w:r>
        <w:rPr>
          <w:rFonts w:ascii="Times New Roman" w:hAnsi="Times New Roman" w:cs="Times New Roman"/>
          <w:noProof/>
          <w:sz w:val="24"/>
          <w:szCs w:val="24"/>
        </w:rPr>
        <w:t>tive scaffoldings as habits: A p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ragmatist Approach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Frontiers in Psychology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March), 1–14. https://doi.org/10.3389/fpsyg.2021.629046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Carin, A. A., Sund, R. ., &amp; Lahkar, B. K. (2018). The relationship between students’ habit of watching English movie and their vocabulary mastery at Madrasah Aliyah Hasanah Pekanbaru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Journal of Controlled Release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2), 430–439.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oombs, C., Hislop, D., Taneva, S. K., &amp; Barnard, S. (2020). The strategic impacts of Intelligent Automation for knowledge and service work: An interdisciplinary review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Journal of Strategic Information System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4), 101600. https://doi.org/10.1016/j.jsis.2020.101600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Dakhi, S</w:t>
      </w:r>
      <w:r>
        <w:rPr>
          <w:rFonts w:ascii="Times New Roman" w:hAnsi="Times New Roman" w:cs="Times New Roman"/>
          <w:noProof/>
          <w:sz w:val="24"/>
          <w:szCs w:val="24"/>
        </w:rPr>
        <w:t>., &amp; Fitria, T. N. (2019). The principles and the teaching of English vocabulary: A r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eview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JET (Journal of English Teaching)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), 15. https://doi.org/10.33541/jet.v5i1.956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 Houwer, J. (2019). On How definitions of habits can complicate habit r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esearch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Frontiers in Psychology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November), 1–9. https://doi.org/10.3389/fpsyg.2019.02642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Domínguez-Azcue, J., Almeida-García, F., Pérez-Tapia, G., &amp; Cestino-González, E. (2021). Films and destinations—towards a film destination: A review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Information (Switzerland)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), 1–20. https://doi.org/10.3390/info12010039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Dowling, J. A., Rinaldi, K. Z., Ruggles, T. H., Davis, S. J., Yuan, M., Tong, F., Lewis, N. S., &amp; Caldeira, K. (2020)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Role of long-duration energy storage in variable renewable electricity 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ystems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Joule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9), 1907–1928. https://doi.org/10.1016/j.joule.2020.07.007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Edwards, K. J., &amp;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Gaber, M. M. (2014). Research m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ethodology. In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Studies in Big Data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 (Vol. 6). https://doi.org/10.1007/978-3-319-06599-1_5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Ersche, K. D., Lim, T. V., Ward, L. H. E., Robbins, T. W., &amp; Stochl, J. (2017). Creature of Habit: A self-report measure of habitual routines and automatic tendencies in everyday life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Personality and Individual Difference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16</w:t>
      </w:r>
      <w:r w:rsidRPr="00D67AC6">
        <w:rPr>
          <w:rFonts w:ascii="Times New Roman" w:hAnsi="Times New Roman" w:cs="Times New Roman"/>
          <w:noProof/>
          <w:sz w:val="24"/>
          <w:szCs w:val="24"/>
        </w:rPr>
        <w:t>, 73–85. https://doi.org/10.1016/j.paid.2017.04.024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Fauzi, W. R., Muljanto, S., &amp; Lestari, L. (2021). College students’ perceptions on using movies for vocabulary learning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English Education and Applied Linguistics Journal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40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), 40–47. https://journal.institutpendidikan.ac.id/index.php/eeal/article/download/1105/770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Fussalam, Y. E., Lestari, R., &amp; Anggelia, R. Y. (2019</w:t>
      </w:r>
      <w:r>
        <w:rPr>
          <w:rFonts w:ascii="Times New Roman" w:hAnsi="Times New Roman" w:cs="Times New Roman"/>
          <w:noProof/>
          <w:sz w:val="24"/>
          <w:szCs w:val="24"/>
        </w:rPr>
        <w:t>). a Study of listening skills through movie: a review of the current l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iterature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Journal Of Language Education and Development (JLed)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2), 158–168. https://doi.org/10.52060/jled.v1i2.139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Ghalebi, R., Sadighi, F., &amp; Bagheri, M. S. (2020). Vocabulary learning strategies: A comparative study of EFL learners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Cogent Psychology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), 1–12. https://doi.org/10.1080/23311908.2020.1824306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Goedhart, N. S., Blignaut-van Westrhenen, N., Moser, C., &amp; Zweekhorst, M. B. M. (2019). The flipped classroom: supporting a diverse group of students in their learning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Learning Environments Research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2), 297–310. https://doi.org/10.1007/s10984-019-09281-2</w:t>
      </w:r>
    </w:p>
    <w:p w:rsidR="00F20681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lastRenderedPageBreak/>
        <w:t>Gou</w:t>
      </w:r>
      <w:r>
        <w:rPr>
          <w:rFonts w:ascii="Times New Roman" w:hAnsi="Times New Roman" w:cs="Times New Roman"/>
          <w:noProof/>
          <w:sz w:val="24"/>
          <w:szCs w:val="24"/>
        </w:rPr>
        <w:t>ndar, P. R. (2019). Vocabulary learning strategies (VLSs) employed by learners of English as a foreign l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anguage (EFL)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English Language Teaching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5), 177. https://doi.org/10.5539/elt.v12n5p177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İşcan, A. (2017). Using films in vocabulary teaching of turkish as a foreign l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anguage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Journal of Education and Training Studie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5), 27. https://doi.org/10.11114/jets.v5i5.2245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Jääskeläinen, I. P., Ahveninen, J., Klucharev, V., Shestakova, A. N.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&amp; Levy, J. (2022). Behavioral experience-sampling methods in neuroimaging studies with movie and narrative 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timuli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Frontiers in Human Neuroscience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January), 1–7. https://doi.org/10.3389/fnhum.2022.813684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Jiwanti Nindi. (2021). The correlation habits watching movie and vocabulary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Acta Radiologica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s6), 13–17. https://doi.org/10.3109/00016922809136530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Kagan, D., Chesney, T., &amp; Fire, M. (2020). Using data science to understand the film industry’s gender gap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Palgrave Communication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), 1–16. https://doi.org/10.1057/s41599-020-0436-1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esmez-, A. (2021). Efl students’ vocabulary learning strategies and the difficulties faced by them in vocabulary l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earning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Language Academy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36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36), 78–98. https://doi.org/10.29228/ijla.48703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Ketsuwan, C., Leenanupunth, C., Phengsalae, Y., Sangkum, P., Kongchareonsombat, W., Kaewjai, N., &amp; Timjapoe, P. (2021). Prospective randomized controlled trial to evaluate the effectiveness of watching movies to decrease anxiety during extracorporeal shock wave lithotripsy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Research and Reports in Urology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D67AC6">
        <w:rPr>
          <w:rFonts w:ascii="Times New Roman" w:hAnsi="Times New Roman" w:cs="Times New Roman"/>
          <w:noProof/>
          <w:sz w:val="24"/>
          <w:szCs w:val="24"/>
        </w:rPr>
        <w:t>, 97–104. https://doi.org/10.2147/RRU.S299358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Khadawa</w:t>
      </w:r>
      <w:r>
        <w:rPr>
          <w:rFonts w:ascii="Times New Roman" w:hAnsi="Times New Roman" w:cs="Times New Roman"/>
          <w:noProof/>
          <w:sz w:val="24"/>
          <w:szCs w:val="24"/>
        </w:rPr>
        <w:t>rdi, H. A. (2022). Teaching L2 vocabulary through animated movie c</w:t>
      </w:r>
      <w:r w:rsidRPr="00D67AC6">
        <w:rPr>
          <w:rFonts w:ascii="Times New Roman" w:hAnsi="Times New Roman" w:cs="Times New Roman"/>
          <w:noProof/>
          <w:sz w:val="24"/>
          <w:szCs w:val="24"/>
        </w:rPr>
        <w:t>lips with Engl</w:t>
      </w:r>
      <w:r>
        <w:rPr>
          <w:rFonts w:ascii="Times New Roman" w:hAnsi="Times New Roman" w:cs="Times New Roman"/>
          <w:noProof/>
          <w:sz w:val="24"/>
          <w:szCs w:val="24"/>
        </w:rPr>
        <w:t>ish 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ubtitles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Applied Linguistics and English Literature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2), 18–27. https://doi.org/10.7575/aiac.ijalel.v.11n.2p.18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Kurniawan, R., &amp; Aryani, M. (2019)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arning English through watching movie for senior high school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2), 125–131.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Linder, N., Giusti, M., Samuelsson, K., &amp; Barthel, S. (20</w:t>
      </w:r>
      <w:r>
        <w:rPr>
          <w:rFonts w:ascii="Times New Roman" w:hAnsi="Times New Roman" w:cs="Times New Roman"/>
          <w:noProof/>
          <w:sz w:val="24"/>
          <w:szCs w:val="24"/>
        </w:rPr>
        <w:t>22). Pro-environmental habits: a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n underexplored research agenda in sustainability science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Ambio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51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3), 546–556. https://doi.org/10.1007/s13280-021-01619-6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Lönngren, J., &amp; van Poeck, K. (2021). Wicked problems: a mapping review of the literature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ustainable Development and World Ecology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28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6), 481–502. https://doi.org/10.1080/13504509.2020.1859415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Luqman, A. F. (2017). The effect of using English movie in teaching s</w:t>
      </w:r>
      <w:r w:rsidRPr="00D67AC6">
        <w:rPr>
          <w:rFonts w:ascii="Times New Roman" w:hAnsi="Times New Roman" w:cs="Times New Roman"/>
          <w:noProof/>
          <w:sz w:val="24"/>
          <w:szCs w:val="24"/>
        </w:rPr>
        <w:t>im</w:t>
      </w:r>
      <w:r>
        <w:rPr>
          <w:rFonts w:ascii="Times New Roman" w:hAnsi="Times New Roman" w:cs="Times New Roman"/>
          <w:noProof/>
          <w:sz w:val="24"/>
          <w:szCs w:val="24"/>
        </w:rPr>
        <w:t>ple present tense to seventh grade students of smp plus melati Samarinda in academic y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ear 2017/2018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Gastronomía Ecuatoriana y Turismo Local.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69), 5–24.</w:t>
      </w:r>
    </w:p>
    <w:p w:rsidR="00F20681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lastRenderedPageBreak/>
        <w:t>Muhammad Fajar Sudrajat, Ngafif, A.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&amp; Masykuri, E. S. (2021). The correlation between students’ h</w:t>
      </w:r>
      <w:r w:rsidRPr="00D67AC6">
        <w:rPr>
          <w:rFonts w:ascii="Times New Roman" w:hAnsi="Times New Roman" w:cs="Times New Roman"/>
          <w:noProof/>
          <w:sz w:val="24"/>
          <w:szCs w:val="24"/>
        </w:rPr>
        <w:t>ab</w:t>
      </w:r>
      <w:r>
        <w:rPr>
          <w:rFonts w:ascii="Times New Roman" w:hAnsi="Times New Roman" w:cs="Times New Roman"/>
          <w:noProof/>
          <w:sz w:val="24"/>
          <w:szCs w:val="24"/>
        </w:rPr>
        <w:t>it in watching western-movie and listening 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kill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Scripta : English Department Journal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2), 25–34. https://doi.org/10.37729/scripta.v7i2.699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Nguyen, N. T. T. (2021). A review of the effects of media on foreign language vocabulary acquisition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TESOL &amp; Education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), 30–37. https://i-jte.org/index.php/journal/article/view/5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Nurmala Sari, S., &amp; </w:t>
      </w:r>
      <w:r>
        <w:rPr>
          <w:rFonts w:ascii="Times New Roman" w:hAnsi="Times New Roman" w:cs="Times New Roman"/>
          <w:noProof/>
          <w:sz w:val="24"/>
          <w:szCs w:val="24"/>
        </w:rPr>
        <w:t>Aminatun, D. (2021). Students’ perception on the use of English movies to improve vocabulary m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astery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Journal of English Language Teaching and Learning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), 16–22. http://jim.teknokrat.ac.id/index.php/english-language-teaching/index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Obloberdiyevna D S, O. K. U. (2022). Teaching languages using modern educational methods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Intellectual and Cultural Heritage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3), 105–109. http://ihm.iscience.uz/index.php/ijich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O</w:t>
      </w:r>
      <w:r>
        <w:rPr>
          <w:rFonts w:ascii="Times New Roman" w:hAnsi="Times New Roman" w:cs="Times New Roman"/>
          <w:noProof/>
          <w:sz w:val="24"/>
          <w:szCs w:val="24"/>
        </w:rPr>
        <w:t>nishchuk</w:t>
      </w:r>
      <w:r w:rsidRPr="00D67AC6">
        <w:rPr>
          <w:rFonts w:ascii="Times New Roman" w:hAnsi="Times New Roman" w:cs="Times New Roman"/>
          <w:noProof/>
          <w:sz w:val="24"/>
          <w:szCs w:val="24"/>
        </w:rPr>
        <w:t>, I., I</w:t>
      </w:r>
      <w:r>
        <w:rPr>
          <w:rFonts w:ascii="Times New Roman" w:hAnsi="Times New Roman" w:cs="Times New Roman"/>
          <w:noProof/>
          <w:sz w:val="24"/>
          <w:szCs w:val="24"/>
        </w:rPr>
        <w:t>konnikova</w:t>
      </w:r>
      <w:r w:rsidRPr="00D67AC6">
        <w:rPr>
          <w:rFonts w:ascii="Times New Roman" w:hAnsi="Times New Roman" w:cs="Times New Roman"/>
          <w:noProof/>
          <w:sz w:val="24"/>
          <w:szCs w:val="24"/>
        </w:rPr>
        <w:t>, M., A</w:t>
      </w:r>
      <w:r>
        <w:rPr>
          <w:rFonts w:ascii="Times New Roman" w:hAnsi="Times New Roman" w:cs="Times New Roman"/>
          <w:noProof/>
          <w:sz w:val="24"/>
          <w:szCs w:val="24"/>
        </w:rPr>
        <w:t>ntonenko</w:t>
      </w:r>
      <w:r w:rsidRPr="00D67AC6">
        <w:rPr>
          <w:rFonts w:ascii="Times New Roman" w:hAnsi="Times New Roman" w:cs="Times New Roman"/>
          <w:noProof/>
          <w:sz w:val="24"/>
          <w:szCs w:val="24"/>
        </w:rPr>
        <w:t>, T., K</w:t>
      </w:r>
      <w:r>
        <w:rPr>
          <w:rFonts w:ascii="Times New Roman" w:hAnsi="Times New Roman" w:cs="Times New Roman"/>
          <w:noProof/>
          <w:sz w:val="24"/>
          <w:szCs w:val="24"/>
        </w:rPr>
        <w:t>harchenko, I., Shestakova, S., Kuzmenko</w:t>
      </w:r>
      <w:r w:rsidRPr="00D67AC6">
        <w:rPr>
          <w:rFonts w:ascii="Times New Roman" w:hAnsi="Times New Roman" w:cs="Times New Roman"/>
          <w:noProof/>
          <w:sz w:val="24"/>
          <w:szCs w:val="24"/>
        </w:rPr>
        <w:t>, N., &amp; M</w:t>
      </w:r>
      <w:r>
        <w:rPr>
          <w:rFonts w:ascii="Times New Roman" w:hAnsi="Times New Roman" w:cs="Times New Roman"/>
          <w:noProof/>
          <w:sz w:val="24"/>
          <w:szCs w:val="24"/>
        </w:rPr>
        <w:t>aksymchuk</w:t>
      </w:r>
      <w:r w:rsidRPr="00D67AC6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B. (2020). Characteristics of foreign language education in foreign countries and ways of applying foreign experience in pedagogical u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niversities of Ukraine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Revista Romaneasca Pentru Educatie Multidimensionala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3), 44–65. https://doi.org/10.18662/rrem/12.3/308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Panadda, T. (2016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Vocabulary learning strategies used by thai high school students in science, language, and English p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rogram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June), 1–23.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Parmawati Asep, R. I. (2019). Siliwangi, Ikip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mproving students’ speaking skill through English movie in scope of speaking for general c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ommunication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7/II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2018), 43–53.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Pascual, L. C., Dionisio, G., &amp; </w:t>
      </w:r>
      <w:r>
        <w:rPr>
          <w:rFonts w:ascii="Times New Roman" w:hAnsi="Times New Roman" w:cs="Times New Roman"/>
          <w:noProof/>
          <w:sz w:val="24"/>
          <w:szCs w:val="24"/>
        </w:rPr>
        <w:t>Ilustre, R. (2022). Vocabulary acquisition and l</w:t>
      </w:r>
      <w:r w:rsidRPr="00D67AC6">
        <w:rPr>
          <w:rFonts w:ascii="Times New Roman" w:hAnsi="Times New Roman" w:cs="Times New Roman"/>
          <w:noProof/>
          <w:sz w:val="24"/>
          <w:szCs w:val="24"/>
        </w:rPr>
        <w:t>earnin</w:t>
      </w:r>
      <w:r>
        <w:rPr>
          <w:rFonts w:ascii="Times New Roman" w:hAnsi="Times New Roman" w:cs="Times New Roman"/>
          <w:noProof/>
          <w:sz w:val="24"/>
          <w:szCs w:val="24"/>
        </w:rPr>
        <w:t>g strategies in cecond language learning: a review p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aper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nglish Language Studie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3), 58–62. https://doi.org/10.32996/ijels.2022.4.3.9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Patrick, R. (2019). Comprehensible input and Krashen’s theory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Journal of Classics Teaching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39), 37–44. https://doi.org/10.1017/S2058631019000060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Pellicer-Sánchez, A. (2019). Examining second language vocabulary growth: Replications of Schmitt (1998) and Webb &amp; Chang (2012)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Language Teaching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52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4), 512–523. https://doi.org/10.1017/S026144481800037X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Pongsapan, N. P., &amp; Patak, A. A. (2021). Improving content, organization, vocabulary, language use, and mechanics using movie trailer media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valuation and Research in Education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2), 728–737. https://doi.org/10.11591/ijere.v10i2.21162</w:t>
      </w:r>
    </w:p>
    <w:p w:rsidR="00F20681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lastRenderedPageBreak/>
        <w:t>Razokovna, O. M., Ganiyevna</w:t>
      </w:r>
      <w:r>
        <w:rPr>
          <w:rFonts w:ascii="Times New Roman" w:hAnsi="Times New Roman" w:cs="Times New Roman"/>
          <w:noProof/>
          <w:sz w:val="24"/>
          <w:szCs w:val="24"/>
        </w:rPr>
        <w:t>, H. N., &amp; ... (2022). English learning and vocabulary growing m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ethods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Journal of Positive …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4), 10628–10632. https://www.journalppw.com/index.php/jpsp/article/view/6553%0Ahttps://www.journalppw.com/index.php/jpsp/article/download/6553/4299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Rosales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. (2017). Journal of English language teaching vocabulary acquisition (incidental) through watching subtitled video material a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rticle Info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Journal of English Language Teaching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), 190–197. http://journal.unnes.ac.id/sju/index.php/elt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Smieszek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M. (2019). Cinematherapy as a part of the education and therapy of people with intellectual disabilities, mental disorders and as a tool for personal d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evelopment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search Journal for Quality in Education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), 30. www.ssoar.info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Sofyan, </w:t>
      </w:r>
      <w:r>
        <w:rPr>
          <w:rFonts w:ascii="Times New Roman" w:hAnsi="Times New Roman" w:cs="Times New Roman"/>
          <w:noProof/>
          <w:sz w:val="24"/>
          <w:szCs w:val="24"/>
        </w:rPr>
        <w:t>N. (2021). the Role of English as global l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anguage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Edukasi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), 21. https://doi.org/10.33387/j.edu.v19i1.3200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Surucu, L., &amp; M</w:t>
      </w:r>
      <w:r>
        <w:rPr>
          <w:rFonts w:ascii="Times New Roman" w:hAnsi="Times New Roman" w:cs="Times New Roman"/>
          <w:noProof/>
          <w:sz w:val="24"/>
          <w:szCs w:val="24"/>
        </w:rPr>
        <w:t>aslakci, A. (2020). Business &amp; management 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tudies :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Business &amp; Management Studies: An International Journal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3), 2694–2726.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santo, A. (2017). The teaching of vocabulary: a p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erspective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Jurnal KATA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2), 182. https://doi.org/10.22216/jk.v1i2.2136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Susanto, A., Oktavia, Y., Yuliani, S., Rahayu, P., Haryati, &amp; Tegor. (2020). English lecturers’ beliefs and practices in vocabulary learning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Studies in English Language and Education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2), 486–503. https://doi.org/10.24815/siele.v7i2.16970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Teng, M. F. (2023). The effectiveness of multimedia input on vocabulary learning and retention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Innovation in Language Learning and Teaching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3), 738–754. https://doi.org/10.1080/17501229.2022.2131791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Utami, A. N. (2015)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The Effectiveness of hot seat in teaching vocabulary</w:t>
      </w:r>
      <w:r w:rsidRPr="00D67AC6">
        <w:rPr>
          <w:rFonts w:ascii="Times New Roman" w:hAnsi="Times New Roman" w:cs="Times New Roman"/>
          <w:noProof/>
          <w:sz w:val="24"/>
          <w:szCs w:val="24"/>
        </w:rPr>
        <w:t>. 1–6.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van der Weiden, A., Benjamins, J., Gillebaart, M., Ybema, J. F., </w:t>
      </w:r>
      <w:r>
        <w:rPr>
          <w:rFonts w:ascii="Times New Roman" w:hAnsi="Times New Roman" w:cs="Times New Roman"/>
          <w:noProof/>
          <w:sz w:val="24"/>
          <w:szCs w:val="24"/>
        </w:rPr>
        <w:t>&amp; de Ridder, D. (2020). How to form good habits? a longitudinal field study on the role of self-control in habit f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ormation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Frontiers in Psychology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March), 1–8. https://doi.org/10.3389/fpsyg.2020.00560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Van Vu, D., &amp; Peters, E. (2021). Vocabulary in english language learning, tea</w:t>
      </w:r>
      <w:r>
        <w:rPr>
          <w:rFonts w:ascii="Times New Roman" w:hAnsi="Times New Roman" w:cs="Times New Roman"/>
          <w:noProof/>
          <w:sz w:val="24"/>
          <w:szCs w:val="24"/>
        </w:rPr>
        <w:t>ching, and testing in Vietnam: a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 review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Education Science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9), 1–11. https://doi.org/10.3390/educsci11090563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ani, S. R. (2017). Edu/r</w:t>
      </w:r>
      <w:r w:rsidRPr="00D67AC6">
        <w:rPr>
          <w:rFonts w:ascii="Times New Roman" w:hAnsi="Times New Roman" w:cs="Times New Roman"/>
          <w:noProof/>
          <w:sz w:val="24"/>
          <w:szCs w:val="24"/>
        </w:rPr>
        <w:t>e</w:t>
      </w:r>
      <w:r>
        <w:rPr>
          <w:rFonts w:ascii="Times New Roman" w:hAnsi="Times New Roman" w:cs="Times New Roman"/>
          <w:noProof/>
          <w:sz w:val="24"/>
          <w:szCs w:val="24"/>
        </w:rPr>
        <w:t>search methodology/s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ampling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Population and Sample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19), 1–7.</w:t>
      </w:r>
    </w:p>
    <w:p w:rsidR="00F20681" w:rsidRPr="00D67AC6" w:rsidRDefault="00F20681" w:rsidP="00F20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D67AC6">
        <w:rPr>
          <w:rFonts w:ascii="Times New Roman" w:hAnsi="Times New Roman" w:cs="Times New Roman"/>
          <w:noProof/>
          <w:sz w:val="24"/>
          <w:szCs w:val="24"/>
        </w:rPr>
        <w:t>Wijnker, W., Bakker, A., van Gog, T., &amp; Drijvers, P. (2019). Educational videos f</w:t>
      </w:r>
      <w:r>
        <w:rPr>
          <w:rFonts w:ascii="Times New Roman" w:hAnsi="Times New Roman" w:cs="Times New Roman"/>
          <w:noProof/>
          <w:sz w:val="24"/>
          <w:szCs w:val="24"/>
        </w:rPr>
        <w:t>rom a film theory perspective: r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elating teacher aims to video characteristics.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British Journal of Educational Technology</w:t>
      </w:r>
      <w:r w:rsidRPr="00D67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7AC6">
        <w:rPr>
          <w:rFonts w:ascii="Times New Roman" w:hAnsi="Times New Roman" w:cs="Times New Roman"/>
          <w:i/>
          <w:iCs/>
          <w:noProof/>
          <w:sz w:val="24"/>
          <w:szCs w:val="24"/>
        </w:rPr>
        <w:t>50</w:t>
      </w:r>
      <w:r w:rsidRPr="00D67AC6">
        <w:rPr>
          <w:rFonts w:ascii="Times New Roman" w:hAnsi="Times New Roman" w:cs="Times New Roman"/>
          <w:noProof/>
          <w:sz w:val="24"/>
          <w:szCs w:val="24"/>
        </w:rPr>
        <w:t>(6), 3175–3197. https://doi.org/10.1111/bjet.12725</w:t>
      </w:r>
    </w:p>
    <w:p w:rsidR="00F20681" w:rsidRDefault="00F20681" w:rsidP="00F20681">
      <w:pPr>
        <w:tabs>
          <w:tab w:val="left" w:pos="5317"/>
        </w:tabs>
        <w:spacing w:line="240" w:lineRule="auto"/>
        <w:jc w:val="both"/>
        <w:rPr>
          <w:rFonts w:ascii="Times New Roman" w:hAnsi="Times New Roman" w:cs="Times New Roman"/>
          <w:sz w:val="96"/>
          <w:szCs w:val="96"/>
        </w:rPr>
      </w:pPr>
      <w:r w:rsidRPr="00D67AC6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p w:rsidR="00F20681" w:rsidRDefault="00F20681" w:rsidP="00F20681">
      <w:pPr>
        <w:tabs>
          <w:tab w:val="left" w:pos="5317"/>
        </w:tabs>
        <w:jc w:val="center"/>
        <w:rPr>
          <w:rFonts w:ascii="Times New Roman" w:hAnsi="Times New Roman" w:cs="Times New Roman"/>
          <w:sz w:val="96"/>
          <w:szCs w:val="96"/>
        </w:rPr>
      </w:pPr>
    </w:p>
    <w:p w:rsidR="00F20681" w:rsidRDefault="00F20681" w:rsidP="00F20681">
      <w:pPr>
        <w:tabs>
          <w:tab w:val="left" w:pos="5317"/>
        </w:tabs>
        <w:jc w:val="center"/>
        <w:rPr>
          <w:rFonts w:ascii="Times New Roman" w:hAnsi="Times New Roman" w:cs="Times New Roman"/>
          <w:sz w:val="96"/>
          <w:szCs w:val="96"/>
        </w:rPr>
      </w:pPr>
    </w:p>
    <w:p w:rsidR="00F20681" w:rsidRDefault="00F20681" w:rsidP="00F20681">
      <w:pPr>
        <w:tabs>
          <w:tab w:val="left" w:pos="5317"/>
        </w:tabs>
        <w:jc w:val="center"/>
        <w:rPr>
          <w:rFonts w:ascii="Times New Roman" w:hAnsi="Times New Roman" w:cs="Times New Roman"/>
          <w:sz w:val="96"/>
          <w:szCs w:val="96"/>
        </w:rPr>
      </w:pPr>
    </w:p>
    <w:p w:rsidR="00F20681" w:rsidRDefault="00F20681" w:rsidP="00F20681">
      <w:pPr>
        <w:tabs>
          <w:tab w:val="left" w:pos="5317"/>
        </w:tabs>
        <w:jc w:val="center"/>
        <w:rPr>
          <w:rFonts w:ascii="Times New Roman" w:hAnsi="Times New Roman" w:cs="Times New Roman"/>
          <w:sz w:val="96"/>
          <w:szCs w:val="96"/>
        </w:rPr>
      </w:pPr>
    </w:p>
    <w:p w:rsidR="00F20681" w:rsidRDefault="00F20681" w:rsidP="00F20681">
      <w:pPr>
        <w:tabs>
          <w:tab w:val="left" w:pos="5317"/>
        </w:tabs>
        <w:jc w:val="center"/>
        <w:rPr>
          <w:rFonts w:ascii="Times New Roman" w:hAnsi="Times New Roman" w:cs="Times New Roman"/>
          <w:sz w:val="96"/>
          <w:szCs w:val="96"/>
        </w:rPr>
      </w:pPr>
      <w:r w:rsidRPr="003B48AF">
        <w:rPr>
          <w:rFonts w:ascii="Times New Roman" w:hAnsi="Times New Roman" w:cs="Times New Roman"/>
          <w:sz w:val="96"/>
          <w:szCs w:val="96"/>
        </w:rPr>
        <w:t>APPENDIX</w:t>
      </w:r>
    </w:p>
    <w:p w:rsidR="00F20681" w:rsidRDefault="00F20681" w:rsidP="00F20681">
      <w:pPr>
        <w:tabs>
          <w:tab w:val="left" w:pos="5317"/>
        </w:tabs>
        <w:jc w:val="center"/>
        <w:rPr>
          <w:rFonts w:ascii="Times New Roman" w:hAnsi="Times New Roman" w:cs="Times New Roman"/>
          <w:sz w:val="96"/>
          <w:szCs w:val="96"/>
        </w:rPr>
      </w:pPr>
    </w:p>
    <w:p w:rsidR="00F20681" w:rsidRDefault="00F20681" w:rsidP="00F20681">
      <w:r>
        <w:br w:type="page"/>
      </w:r>
    </w:p>
    <w:p w:rsidR="00F20681" w:rsidRDefault="00F20681" w:rsidP="00F20681">
      <w:pPr>
        <w:pStyle w:val="ListParagrap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APPENDIX 1</w:t>
      </w:r>
    </w:p>
    <w:p w:rsidR="00F20681" w:rsidRDefault="00F20681" w:rsidP="00F20681">
      <w:pPr>
        <w:pStyle w:val="ListParagrap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:rsidR="00F20681" w:rsidRPr="00D82AE8" w:rsidRDefault="00F20681" w:rsidP="00F20681">
      <w:pPr>
        <w:pStyle w:val="ListParagraph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 QUESTION TEST</w:t>
      </w:r>
    </w:p>
    <w:p w:rsidR="00F20681" w:rsidRPr="00D82AE8" w:rsidRDefault="00F20681" w:rsidP="00F20681">
      <w:pPr>
        <w:pStyle w:val="ListParagraph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GKET KEBIASAAN MAHASISWA DALAM MENONTON FILM BERBAHASA INGGRIS</w:t>
      </w:r>
    </w:p>
    <w:p w:rsidR="00F20681" w:rsidRPr="00D82AE8" w:rsidRDefault="00F20681" w:rsidP="00F20681">
      <w:pPr>
        <w:pStyle w:val="ListParagrap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TUNJUK:</w:t>
      </w:r>
    </w:p>
    <w:p w:rsidR="00F20681" w:rsidRPr="00D82AE8" w:rsidRDefault="00F20681" w:rsidP="00F20681">
      <w:pPr>
        <w:pStyle w:val="ListParagraph"/>
        <w:numPr>
          <w:ilvl w:val="0"/>
          <w:numId w:val="43"/>
        </w:num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Bacalah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teliti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terlebih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dahulu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sebelum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menjawab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setiap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pertanyaannya</w:t>
      </w:r>
      <w:proofErr w:type="spellEnd"/>
    </w:p>
    <w:p w:rsidR="00F20681" w:rsidRPr="00D82AE8" w:rsidRDefault="00F20681" w:rsidP="00F20681">
      <w:pPr>
        <w:pStyle w:val="ListParagraph"/>
        <w:numPr>
          <w:ilvl w:val="0"/>
          <w:numId w:val="43"/>
        </w:num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Pengisia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angket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mempengaruhi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kuliah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itu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jawablah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pertanyaa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jujur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da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sesuai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keadaan</w:t>
      </w:r>
      <w:proofErr w:type="spellEnd"/>
    </w:p>
    <w:p w:rsidR="00F20681" w:rsidRPr="00D82AE8" w:rsidRDefault="00F20681" w:rsidP="00F20681">
      <w:pPr>
        <w:pStyle w:val="ListParagraph"/>
        <w:numPr>
          <w:ilvl w:val="0"/>
          <w:numId w:val="43"/>
        </w:num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Respo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anda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da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nama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anda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dipublikasikan</w:t>
      </w:r>
      <w:proofErr w:type="spellEnd"/>
    </w:p>
    <w:p w:rsidR="00F20681" w:rsidRPr="00D82AE8" w:rsidRDefault="00F20681" w:rsidP="00F20681">
      <w:pPr>
        <w:pStyle w:val="ListParagraph"/>
        <w:numPr>
          <w:ilvl w:val="0"/>
          <w:numId w:val="43"/>
        </w:num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Kerjaka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tanpa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melihat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jawaba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ang lain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ada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jawaba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benar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salah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angket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</w:p>
    <w:p w:rsidR="00F20681" w:rsidRPr="00D82AE8" w:rsidRDefault="00F20681" w:rsidP="00F20681">
      <w:pPr>
        <w:ind w:left="72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NFORMASI DASAR:</w:t>
      </w:r>
    </w:p>
    <w:p w:rsidR="00F20681" w:rsidRPr="00D82AE8" w:rsidRDefault="00F20681" w:rsidP="00F20681">
      <w:pPr>
        <w:ind w:left="72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proofErr w:type="gram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Nama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:</w:t>
      </w:r>
      <w:proofErr w:type="gramEnd"/>
    </w:p>
    <w:p w:rsidR="00F20681" w:rsidRPr="00D82AE8" w:rsidRDefault="00F20681" w:rsidP="00F20681">
      <w:pPr>
        <w:ind w:left="72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proofErr w:type="gram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Kelas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 :</w:t>
      </w:r>
      <w:proofErr w:type="gramEnd"/>
    </w:p>
    <w:p w:rsidR="00F20681" w:rsidRPr="00D82AE8" w:rsidRDefault="00F20681" w:rsidP="00F20681">
      <w:pPr>
        <w:ind w:left="72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NPM   : </w:t>
      </w:r>
    </w:p>
    <w:p w:rsidR="00F20681" w:rsidRPr="00D82AE8" w:rsidRDefault="00F20681" w:rsidP="00F20681">
      <w:pPr>
        <w:ind w:left="72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dah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erapa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lama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da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elajar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ahasa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nggris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? (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ingkari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)</w:t>
      </w:r>
    </w:p>
    <w:p w:rsidR="00F20681" w:rsidRPr="00D82AE8" w:rsidRDefault="00F20681" w:rsidP="00F20681">
      <w:pPr>
        <w:ind w:left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-3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tahu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4-6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tahu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7-9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tahu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10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tahu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/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</w:p>
    <w:p w:rsidR="00F20681" w:rsidRPr="00D82AE8" w:rsidRDefault="00F20681" w:rsidP="00F20681">
      <w:pPr>
        <w:ind w:left="72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imana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iasanya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da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enonton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film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erbahasa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nggris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(</w:t>
      </w:r>
      <w:r w:rsidRPr="00D82AE8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Checklist</w:t>
      </w:r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ilihan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oleh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ebih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ari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atu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)</w:t>
      </w:r>
    </w:p>
    <w:p w:rsidR="00F20681" w:rsidRPr="00D82AE8" w:rsidRDefault="00F20681" w:rsidP="00F20681">
      <w:pPr>
        <w:ind w:left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Bioskop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Online Streaming</w:t>
      </w:r>
    </w:p>
    <w:p w:rsidR="00F20681" w:rsidRPr="00D82AE8" w:rsidRDefault="00F20681" w:rsidP="00F20681">
      <w:pPr>
        <w:ind w:left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Televisi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Lain-lain (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Sebutkan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: </w:t>
      </w:r>
    </w:p>
    <w:p w:rsidR="00F20681" w:rsidRPr="00D82AE8" w:rsidRDefault="00F20681" w:rsidP="00F20681">
      <w:pPr>
        <w:ind w:left="72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ebutkan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3 film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erbahasa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nggris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favorit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da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:</w:t>
      </w:r>
    </w:p>
    <w:p w:rsidR="00F20681" w:rsidRPr="00D82AE8" w:rsidRDefault="00F20681" w:rsidP="00F20681">
      <w:pPr>
        <w:pStyle w:val="ListParagraph"/>
        <w:numPr>
          <w:ilvl w:val="0"/>
          <w:numId w:val="44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F20681" w:rsidRPr="00D82AE8" w:rsidRDefault="00F20681" w:rsidP="00F20681">
      <w:pPr>
        <w:pStyle w:val="ListParagraph"/>
        <w:numPr>
          <w:ilvl w:val="0"/>
          <w:numId w:val="44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F20681" w:rsidRPr="00D82AE8" w:rsidRDefault="00F20681" w:rsidP="00F20681">
      <w:pPr>
        <w:pStyle w:val="ListParagraph"/>
        <w:numPr>
          <w:ilvl w:val="0"/>
          <w:numId w:val="44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F20681" w:rsidRPr="00D82AE8" w:rsidRDefault="00F20681" w:rsidP="00F20681">
      <w:pPr>
        <w:ind w:left="72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ebutkan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3 genre film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erbahasa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nggris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favorit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da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:</w:t>
      </w:r>
    </w:p>
    <w:p w:rsidR="00F20681" w:rsidRPr="00D82AE8" w:rsidRDefault="00F20681" w:rsidP="00F20681">
      <w:pPr>
        <w:pStyle w:val="ListParagraph"/>
        <w:numPr>
          <w:ilvl w:val="0"/>
          <w:numId w:val="45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F20681" w:rsidRPr="00D82AE8" w:rsidRDefault="00F20681" w:rsidP="00F20681">
      <w:pPr>
        <w:pStyle w:val="ListParagraph"/>
        <w:numPr>
          <w:ilvl w:val="0"/>
          <w:numId w:val="45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F20681" w:rsidRPr="00D82AE8" w:rsidRDefault="00F20681" w:rsidP="00F20681">
      <w:pPr>
        <w:pStyle w:val="ListParagraph"/>
        <w:numPr>
          <w:ilvl w:val="0"/>
          <w:numId w:val="45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F20681" w:rsidRPr="00D82AE8" w:rsidRDefault="00F20681" w:rsidP="00F20681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:rsidR="00F20681" w:rsidRPr="00D82AE8" w:rsidRDefault="00F20681" w:rsidP="00F20681">
      <w:pPr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Keterangan</w:t>
      </w:r>
      <w:proofErr w:type="spellEnd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Jawaban</w:t>
      </w:r>
      <w:proofErr w:type="spellEnd"/>
    </w:p>
    <w:p w:rsidR="00F20681" w:rsidRPr="00D82AE8" w:rsidRDefault="00F20681" w:rsidP="00F20681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5 :</w:t>
      </w:r>
      <w:proofErr w:type="gram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Sangat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Setuju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SS)</w:t>
      </w:r>
    </w:p>
    <w:p w:rsidR="00F20681" w:rsidRPr="00D82AE8" w:rsidRDefault="00F20681" w:rsidP="00F20681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4 :</w:t>
      </w:r>
      <w:proofErr w:type="gram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Setuju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S)</w:t>
      </w:r>
    </w:p>
    <w:p w:rsidR="00F20681" w:rsidRPr="00D82AE8" w:rsidRDefault="00F20681" w:rsidP="00F20681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3 :</w:t>
      </w:r>
      <w:proofErr w:type="gram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gu-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ragu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RG)</w:t>
      </w:r>
    </w:p>
    <w:p w:rsidR="00F20681" w:rsidRPr="00D82AE8" w:rsidRDefault="00F20681" w:rsidP="00F20681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2 :</w:t>
      </w:r>
      <w:proofErr w:type="gram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Setuju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TS)</w:t>
      </w:r>
    </w:p>
    <w:p w:rsidR="00F20681" w:rsidRPr="00D82AE8" w:rsidRDefault="00F20681" w:rsidP="00F20681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1 :</w:t>
      </w:r>
      <w:proofErr w:type="gram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Sangat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>Setuju</w:t>
      </w:r>
      <w:proofErr w:type="spellEnd"/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ST)</w:t>
      </w:r>
    </w:p>
    <w:tbl>
      <w:tblPr>
        <w:tblStyle w:val="TableGrid"/>
        <w:tblW w:w="8505" w:type="dxa"/>
        <w:tblInd w:w="137" w:type="dxa"/>
        <w:tblLayout w:type="fixed"/>
        <w:tblLook w:val="04A0" w:firstRow="1" w:lastRow="0" w:firstColumn="1" w:lastColumn="0" w:noHBand="0" w:noVBand="1"/>
      </w:tblPr>
      <w:tblGrid>
        <w:gridCol w:w="567"/>
        <w:gridCol w:w="5103"/>
        <w:gridCol w:w="567"/>
        <w:gridCol w:w="567"/>
        <w:gridCol w:w="567"/>
        <w:gridCol w:w="567"/>
        <w:gridCol w:w="567"/>
      </w:tblGrid>
      <w:tr w:rsidR="00F20681" w:rsidRPr="00D82AE8" w:rsidTr="003332B1">
        <w:trPr>
          <w:trHeight w:val="493"/>
        </w:trPr>
        <w:tc>
          <w:tcPr>
            <w:tcW w:w="567" w:type="dxa"/>
            <w:vMerge w:val="restart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5103" w:type="dxa"/>
            <w:vMerge w:val="restart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TANYAAN</w:t>
            </w:r>
          </w:p>
        </w:tc>
        <w:tc>
          <w:tcPr>
            <w:tcW w:w="2835" w:type="dxa"/>
            <w:gridSpan w:val="5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RESPON </w:t>
            </w:r>
          </w:p>
        </w:tc>
      </w:tr>
      <w:tr w:rsidR="00F20681" w:rsidRPr="00D82AE8" w:rsidTr="003332B1">
        <w:trPr>
          <w:trHeight w:val="429"/>
        </w:trPr>
        <w:tc>
          <w:tcPr>
            <w:tcW w:w="567" w:type="dxa"/>
            <w:vMerge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103" w:type="dxa"/>
            <w:vMerge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S</w:t>
            </w:r>
          </w:p>
        </w:tc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</w:t>
            </w:r>
          </w:p>
        </w:tc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G</w:t>
            </w:r>
          </w:p>
        </w:tc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S</w:t>
            </w:r>
          </w:p>
        </w:tc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</w:t>
            </w:r>
          </w:p>
        </w:tc>
      </w:tr>
      <w:tr w:rsidR="00F20681" w:rsidRPr="00D82AE8" w:rsidTr="003332B1">
        <w:trPr>
          <w:trHeight w:val="407"/>
        </w:trPr>
        <w:tc>
          <w:tcPr>
            <w:tcW w:w="8505" w:type="dxa"/>
            <w:gridSpan w:val="7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FREQUENCY</w:t>
            </w: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uti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tiap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ari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uti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minggu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kali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ebih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r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2 ja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hari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u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kali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minggu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ebih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r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tu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hari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dang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i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ar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ibur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guna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berap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waktu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untu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400"/>
        </w:trPr>
        <w:tc>
          <w:tcPr>
            <w:tcW w:w="8505" w:type="dxa"/>
            <w:gridSpan w:val="7"/>
            <w:vAlign w:val="center"/>
          </w:tcPr>
          <w:p w:rsidR="00F20681" w:rsidRPr="00D82AE8" w:rsidRDefault="00F20681" w:rsidP="003332B1">
            <w:pPr>
              <w:pStyle w:val="ListParagraph"/>
              <w:tabs>
                <w:tab w:val="center" w:pos="3932"/>
              </w:tabs>
              <w:ind w:left="0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REPITITION</w:t>
            </w:r>
          </w:p>
        </w:tc>
      </w:tr>
      <w:tr w:rsidR="00F20681" w:rsidRPr="00D82AE8" w:rsidTr="003332B1">
        <w:trPr>
          <w:trHeight w:val="701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lalu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i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umah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9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lalu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i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ioskop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ulang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hingg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u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kali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tau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ebih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03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1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i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ja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SMP</w:t>
            </w: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2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i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ja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SMA</w:t>
            </w: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lastRenderedPageBreak/>
              <w:t xml:space="preserve">13. 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i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ja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jad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hasiswa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436"/>
        </w:trPr>
        <w:tc>
          <w:tcPr>
            <w:tcW w:w="8505" w:type="dxa"/>
            <w:gridSpan w:val="7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AUTOMATION</w:t>
            </w:r>
          </w:p>
        </w:tc>
      </w:tr>
      <w:tr w:rsidR="00F20681" w:rsidRPr="00D82AE8" w:rsidTr="003332B1">
        <w:trPr>
          <w:trHeight w:val="978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4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ng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jad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amiliar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ng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kata-kata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lam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855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5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mbu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amiliar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ng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ga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ungkap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lam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1246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6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uk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ulang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gi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ida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dengar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ela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p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ikata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actor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kt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rsebut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1141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7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etik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amiliar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ng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uatu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ungkap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lam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buah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,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ida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dap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esulit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untu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enalin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ag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walaupu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lam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eda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1004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8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ik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dapat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ungkap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ru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angsung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gunakann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lam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ehidup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hari-hari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375"/>
        </w:trPr>
        <w:tc>
          <w:tcPr>
            <w:tcW w:w="8505" w:type="dxa"/>
            <w:gridSpan w:val="7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ADVANTAGES WATCHING MOVIE</w:t>
            </w: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9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emu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osakat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ru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                      </w:t>
            </w: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emu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slang language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lam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1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p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etahu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ga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ud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ren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2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mberi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garuh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ositif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ad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3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mberi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otivas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g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4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dapat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berap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kse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5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p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ingkat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emampu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426"/>
        </w:trPr>
        <w:tc>
          <w:tcPr>
            <w:tcW w:w="8505" w:type="dxa"/>
            <w:gridSpan w:val="7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DISADVANTAGES WATCHING MOVIE</w:t>
            </w: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6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ng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jad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ida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ocus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lajar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452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lastRenderedPageBreak/>
              <w:t>27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jad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ida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riu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ren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</w:t>
            </w: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461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8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habis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waktu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9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ida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mberi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0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ida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emu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ila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moral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rkandung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lam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onton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967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1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Walaupu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ring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ida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i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maham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ng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ela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kata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d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i film</w:t>
            </w: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984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2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r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ida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d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ungkap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p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aka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lam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ehidup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hari-hari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397"/>
        </w:trPr>
        <w:tc>
          <w:tcPr>
            <w:tcW w:w="8505" w:type="dxa"/>
            <w:gridSpan w:val="7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MOVIE AS MEDIUM TO TEACH VOCABULARY</w:t>
            </w: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3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mudah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maham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rt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tiap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vocabulary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lam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4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ingkat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guasa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osakat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80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5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ug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ingkat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skill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918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6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Dari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p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guna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ormal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upu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ida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ormal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sua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ng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iap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icara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677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7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p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mbeda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tonas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gucap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kata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nar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r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984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8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p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ert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limat-kalim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iucap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oleh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para actor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kt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i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y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onton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993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9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ng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, proses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mbelajar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untu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guasa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vocabulary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jad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yenangkan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20681" w:rsidRPr="00D82AE8" w:rsidTr="003332B1">
        <w:trPr>
          <w:trHeight w:val="979"/>
        </w:trPr>
        <w:tc>
          <w:tcPr>
            <w:tcW w:w="567" w:type="dxa"/>
            <w:vAlign w:val="center"/>
          </w:tcPr>
          <w:p w:rsidR="00F20681" w:rsidRPr="00D82AE8" w:rsidRDefault="00F20681" w:rsidP="003332B1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0.</w:t>
            </w:r>
          </w:p>
        </w:tc>
        <w:tc>
          <w:tcPr>
            <w:tcW w:w="5103" w:type="dxa"/>
            <w:vAlign w:val="center"/>
          </w:tcPr>
          <w:p w:rsidR="00F20681" w:rsidRPr="00D82AE8" w:rsidRDefault="00F20681" w:rsidP="003332B1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onto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ilm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hasa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ggris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jadi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lat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ntu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mbelajar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yang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arik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ibandingk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ngan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eramah</w:t>
            </w:r>
            <w:proofErr w:type="spellEnd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82AE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</w:t>
            </w:r>
            <w:proofErr w:type="spellEnd"/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</w:tcPr>
          <w:p w:rsidR="00F20681" w:rsidRPr="00D82AE8" w:rsidRDefault="00F20681" w:rsidP="003332B1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:rsidR="00F20681" w:rsidRPr="00D82AE8" w:rsidRDefault="00F20681" w:rsidP="00F20681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F20681" w:rsidRPr="00D82AE8" w:rsidRDefault="00F20681" w:rsidP="00F20681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82AE8"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:rsidR="00F20681" w:rsidRDefault="00F20681" w:rsidP="00F20681">
      <w:pPr>
        <w:spacing w:line="24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APPENDIX 2</w:t>
      </w:r>
    </w:p>
    <w:p w:rsidR="00F20681" w:rsidRPr="00D82AE8" w:rsidRDefault="00F20681" w:rsidP="00F20681">
      <w:pPr>
        <w:spacing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D82AE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VOCABULARY TEST</w:t>
      </w:r>
    </w:p>
    <w:p w:rsidR="00F20681" w:rsidRPr="005E3E9C" w:rsidRDefault="00F20681" w:rsidP="00F20681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hAnsi="Times New Roman" w:cs="Times New Roman"/>
          <w:color w:val="000000" w:themeColor="text1"/>
          <w:sz w:val="24"/>
          <w:szCs w:val="24"/>
        </w:rPr>
        <w:t>Read the following sentence and determine the correct answer by choosing A, B, or C.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In many countries it is....legal to keep a gun in your house.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a. Un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 xml:space="preserve">b. </w:t>
      </w:r>
      <w:proofErr w:type="gramStart"/>
      <w:r w:rsidRPr="005E3E9C">
        <w:rPr>
          <w:b/>
          <w:color w:val="000000" w:themeColor="text1"/>
          <w:shd w:val="clear" w:color="auto" w:fill="FFFFFF"/>
        </w:rPr>
        <w:t>Il</w:t>
      </w:r>
      <w:proofErr w:type="gramEnd"/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c. In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She's thinking of going back to university and taking a....graduate course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a. Pre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b. Under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c. Post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You shouldn't eat chicken that is....cooked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a. Anti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b. </w:t>
      </w:r>
      <w:proofErr w:type="spellStart"/>
      <w:r w:rsidRPr="005E3E9C">
        <w:rPr>
          <w:color w:val="000000" w:themeColor="text1"/>
          <w:shd w:val="clear" w:color="auto" w:fill="FFFFFF"/>
        </w:rPr>
        <w:t>Mis</w:t>
      </w:r>
      <w:proofErr w:type="spellEnd"/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c. Under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There was some....agreement over the bill.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a. Dis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b. </w:t>
      </w:r>
      <w:proofErr w:type="spellStart"/>
      <w:r w:rsidRPr="005E3E9C">
        <w:rPr>
          <w:color w:val="000000" w:themeColor="text1"/>
          <w:shd w:val="clear" w:color="auto" w:fill="FFFFFF"/>
        </w:rPr>
        <w:t>Mis</w:t>
      </w:r>
      <w:proofErr w:type="spellEnd"/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c. Un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We were very....satisfied with the service at the restaurant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a. Un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b. </w:t>
      </w:r>
      <w:proofErr w:type="spellStart"/>
      <w:r w:rsidRPr="005E3E9C">
        <w:rPr>
          <w:color w:val="000000" w:themeColor="text1"/>
          <w:shd w:val="clear" w:color="auto" w:fill="FFFFFF"/>
        </w:rPr>
        <w:t>Mis</w:t>
      </w:r>
      <w:proofErr w:type="spellEnd"/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c. Dis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The quality of the work was very poor and much of it had to be....done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a. Pre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b. Un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c. Re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lastRenderedPageBreak/>
        <w:t>She has little aware..... of the dangers she will face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a. </w:t>
      </w:r>
      <w:proofErr w:type="spellStart"/>
      <w:r w:rsidRPr="005E3E9C">
        <w:rPr>
          <w:color w:val="000000" w:themeColor="text1"/>
          <w:shd w:val="clear" w:color="auto" w:fill="FFFFFF"/>
        </w:rPr>
        <w:t>Ment</w:t>
      </w:r>
      <w:proofErr w:type="spellEnd"/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b. Ness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c. </w:t>
      </w:r>
      <w:proofErr w:type="spellStart"/>
      <w:r w:rsidRPr="005E3E9C">
        <w:rPr>
          <w:color w:val="000000" w:themeColor="text1"/>
          <w:shd w:val="clear" w:color="auto" w:fill="FFFFFF"/>
        </w:rPr>
        <w:t>Ing</w:t>
      </w:r>
      <w:proofErr w:type="spellEnd"/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The twins got on very well together and there was no jealous....between them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a. Y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b. </w:t>
      </w:r>
      <w:proofErr w:type="spellStart"/>
      <w:r w:rsidRPr="005E3E9C">
        <w:rPr>
          <w:color w:val="000000" w:themeColor="text1"/>
          <w:shd w:val="clear" w:color="auto" w:fill="FFFFFF"/>
        </w:rPr>
        <w:t>Ity</w:t>
      </w:r>
      <w:proofErr w:type="spellEnd"/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c. Ism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I was shocked at her rude......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a. Ness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b. </w:t>
      </w:r>
      <w:proofErr w:type="spellStart"/>
      <w:r w:rsidRPr="005E3E9C">
        <w:rPr>
          <w:color w:val="000000" w:themeColor="text1"/>
          <w:shd w:val="clear" w:color="auto" w:fill="FFFFFF"/>
        </w:rPr>
        <w:t>Ment</w:t>
      </w:r>
      <w:proofErr w:type="spellEnd"/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c. </w:t>
      </w:r>
      <w:proofErr w:type="spellStart"/>
      <w:r w:rsidRPr="005E3E9C">
        <w:rPr>
          <w:color w:val="000000" w:themeColor="text1"/>
          <w:shd w:val="clear" w:color="auto" w:fill="FFFFFF"/>
        </w:rPr>
        <w:t>Ence</w:t>
      </w:r>
      <w:proofErr w:type="spellEnd"/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 xml:space="preserve">He's training to become a </w:t>
      </w:r>
      <w:proofErr w:type="spellStart"/>
      <w:r w:rsidRPr="005E3E9C">
        <w:rPr>
          <w:color w:val="000000" w:themeColor="text1"/>
          <w:shd w:val="clear" w:color="auto" w:fill="FFFFFF"/>
        </w:rPr>
        <w:t>psycholog</w:t>
      </w:r>
      <w:proofErr w:type="spellEnd"/>
      <w:r w:rsidRPr="005E3E9C">
        <w:rPr>
          <w:color w:val="000000" w:themeColor="text1"/>
          <w:shd w:val="clear" w:color="auto" w:fill="FFFFFF"/>
        </w:rPr>
        <w:t>....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a. </w:t>
      </w:r>
      <w:proofErr w:type="spellStart"/>
      <w:r w:rsidRPr="005E3E9C">
        <w:rPr>
          <w:color w:val="000000" w:themeColor="text1"/>
          <w:shd w:val="clear" w:color="auto" w:fill="FFFFFF"/>
        </w:rPr>
        <w:t>Er</w:t>
      </w:r>
      <w:proofErr w:type="spellEnd"/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b. Y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 xml:space="preserve">c. </w:t>
      </w:r>
      <w:proofErr w:type="spellStart"/>
      <w:r w:rsidRPr="005E3E9C">
        <w:rPr>
          <w:b/>
          <w:color w:val="000000" w:themeColor="text1"/>
          <w:shd w:val="clear" w:color="auto" w:fill="FFFFFF"/>
        </w:rPr>
        <w:t>Ist</w:t>
      </w:r>
      <w:proofErr w:type="spellEnd"/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He is a fast runner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a. Quick</w:t>
      </w:r>
      <w:r w:rsidRPr="005E3E9C">
        <w:rPr>
          <w:color w:val="000000" w:themeColor="text1"/>
          <w:shd w:val="clear" w:color="auto" w:fill="FFFFFF"/>
        </w:rPr>
        <w:t xml:space="preserve">            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b. Slow              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c. Calm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I am terrible at Mathematics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a. Good              </w:t>
      </w:r>
      <w:r w:rsidRPr="005E3E9C">
        <w:rPr>
          <w:color w:val="000000" w:themeColor="text1"/>
        </w:rPr>
        <w:t xml:space="preserve">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b. Great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</w:rPr>
      </w:pPr>
      <w:r w:rsidRPr="005E3E9C">
        <w:rPr>
          <w:b/>
          <w:color w:val="000000" w:themeColor="text1"/>
          <w:shd w:val="clear" w:color="auto" w:fill="FFFFFF"/>
        </w:rPr>
        <w:t>c. Awful</w:t>
      </w:r>
      <w:r w:rsidRPr="005E3E9C">
        <w:rPr>
          <w:color w:val="000000" w:themeColor="text1"/>
          <w:shd w:val="clear" w:color="auto" w:fill="FFFFFF"/>
        </w:rPr>
        <w:t xml:space="preserve">      </w:t>
      </w:r>
      <w:r w:rsidRPr="005E3E9C">
        <w:rPr>
          <w:color w:val="000000" w:themeColor="text1"/>
        </w:rPr>
        <w:t xml:space="preserve"> 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Have you looked at the Invoice?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a. Pen                 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 xml:space="preserve">b. Bill                 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lastRenderedPageBreak/>
        <w:t>c. Paper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Do you think I am stupid?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a. Dumb</w:t>
      </w:r>
      <w:r w:rsidRPr="005E3E9C">
        <w:rPr>
          <w:color w:val="000000" w:themeColor="text1"/>
          <w:shd w:val="clear" w:color="auto" w:fill="FFFFFF"/>
        </w:rPr>
        <w:t xml:space="preserve">            </w:t>
      </w:r>
      <w:r w:rsidRPr="005E3E9C">
        <w:rPr>
          <w:color w:val="000000" w:themeColor="text1"/>
        </w:rPr>
        <w:t xml:space="preserve">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b. Intelligent    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c. Fast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He never comes on time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a. Sees              </w:t>
      </w:r>
      <w:r w:rsidRPr="005E3E9C">
        <w:rPr>
          <w:color w:val="000000" w:themeColor="text1"/>
        </w:rPr>
        <w:t xml:space="preserve">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b. Does             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</w:rPr>
      </w:pPr>
      <w:r w:rsidRPr="005E3E9C">
        <w:rPr>
          <w:b/>
          <w:color w:val="000000" w:themeColor="text1"/>
          <w:shd w:val="clear" w:color="auto" w:fill="FFFFFF"/>
        </w:rPr>
        <w:t>c. Arrives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This toy is inexpensive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a. Cheap</w:t>
      </w:r>
      <w:r w:rsidRPr="005E3E9C">
        <w:rPr>
          <w:color w:val="000000" w:themeColor="text1"/>
          <w:shd w:val="clear" w:color="auto" w:fill="FFFFFF"/>
        </w:rPr>
        <w:t xml:space="preserve">            </w:t>
      </w:r>
      <w:r w:rsidRPr="005E3E9C">
        <w:rPr>
          <w:color w:val="000000" w:themeColor="text1"/>
        </w:rPr>
        <w:t xml:space="preserve">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b. Overpriced   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c. Good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The music is loud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a. Soft                </w:t>
      </w:r>
      <w:r w:rsidRPr="005E3E9C">
        <w:rPr>
          <w:color w:val="000000" w:themeColor="text1"/>
        </w:rPr>
        <w:t xml:space="preserve"> 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b. Blaring</w:t>
      </w:r>
      <w:r w:rsidRPr="005E3E9C">
        <w:rPr>
          <w:color w:val="000000" w:themeColor="text1"/>
          <w:shd w:val="clear" w:color="auto" w:fill="FFFFFF"/>
        </w:rPr>
        <w:t xml:space="preserve">          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567" w:firstLine="513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c. Catchy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I require three big boxes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a. Need</w:t>
      </w:r>
      <w:r w:rsidRPr="005E3E9C">
        <w:rPr>
          <w:color w:val="000000" w:themeColor="text1"/>
          <w:shd w:val="clear" w:color="auto" w:fill="FFFFFF"/>
        </w:rPr>
        <w:t xml:space="preserve">            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b. Threw         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c. Got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He has a big house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a. Small          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</w:rPr>
      </w:pPr>
      <w:r w:rsidRPr="005E3E9C">
        <w:rPr>
          <w:b/>
          <w:color w:val="000000" w:themeColor="text1"/>
          <w:shd w:val="clear" w:color="auto" w:fill="FFFFFF"/>
        </w:rPr>
        <w:t>b. Large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c. Tiny             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lastRenderedPageBreak/>
        <w:t>My girlfriend is very pretty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a. Ugly            </w:t>
      </w:r>
      <w:r w:rsidRPr="005E3E9C">
        <w:rPr>
          <w:color w:val="000000" w:themeColor="text1"/>
        </w:rPr>
        <w:t xml:space="preserve">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b. Strange      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b/>
          <w:color w:val="000000" w:themeColor="text1"/>
          <w:shd w:val="clear" w:color="auto" w:fill="FFFFFF"/>
        </w:rPr>
        <w:t>c. Beautiful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 xml:space="preserve">He is </w:t>
      </w:r>
      <w:r w:rsidRPr="005E3E9C">
        <w:rPr>
          <w:color w:val="000000" w:themeColor="text1"/>
          <w:u w:val="single"/>
          <w:shd w:val="clear" w:color="auto" w:fill="FFFFFF"/>
        </w:rPr>
        <w:t>tall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a. Short          </w:t>
      </w:r>
      <w:r w:rsidRPr="005E3E9C">
        <w:rPr>
          <w:color w:val="000000" w:themeColor="text1"/>
        </w:rPr>
        <w:t xml:space="preserve">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b. Big             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c. Long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It is hot outside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a. Warm        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b. Breezy       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</w:rPr>
      </w:pPr>
      <w:r w:rsidRPr="005E3E9C">
        <w:rPr>
          <w:b/>
          <w:color w:val="000000" w:themeColor="text1"/>
          <w:shd w:val="clear" w:color="auto" w:fill="FFFFFF"/>
        </w:rPr>
        <w:t>c. Cold</w:t>
      </w:r>
      <w:r w:rsidRPr="005E3E9C">
        <w:rPr>
          <w:color w:val="000000" w:themeColor="text1"/>
          <w:shd w:val="clear" w:color="auto" w:fill="FFFFFF"/>
        </w:rPr>
        <w:t> </w:t>
      </w:r>
      <w:r w:rsidRPr="005E3E9C">
        <w:rPr>
          <w:color w:val="000000" w:themeColor="text1"/>
        </w:rPr>
        <w:t xml:space="preserve"> 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This seems like a good hotel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a. Brilliant     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b. Bad</w:t>
      </w:r>
      <w:r w:rsidRPr="005E3E9C">
        <w:rPr>
          <w:color w:val="000000" w:themeColor="text1"/>
          <w:shd w:val="clear" w:color="auto" w:fill="FFFFFF"/>
        </w:rPr>
        <w:t xml:space="preserve">             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c. Dirty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She is foolish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a. Dumb       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b. Brainy      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c. Wise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That seems expensive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a. Overpriced  </w:t>
      </w:r>
      <w:r w:rsidRPr="005E3E9C">
        <w:rPr>
          <w:color w:val="000000" w:themeColor="text1"/>
        </w:rPr>
        <w:t xml:space="preserve">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b. Great            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720" w:firstLine="360"/>
        <w:rPr>
          <w:color w:val="000000" w:themeColor="text1"/>
        </w:rPr>
      </w:pPr>
      <w:r w:rsidRPr="005E3E9C">
        <w:rPr>
          <w:b/>
          <w:color w:val="000000" w:themeColor="text1"/>
          <w:shd w:val="clear" w:color="auto" w:fill="FFFFFF"/>
        </w:rPr>
        <w:t>c. Inexpensive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This house is magnificent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 xml:space="preserve">a. Unimpressive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b. Small               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lastRenderedPageBreak/>
        <w:t>c. Gigantic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Why are you being so arrogant?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a. Snooty              </w:t>
      </w:r>
      <w:r w:rsidRPr="005E3E9C">
        <w:rPr>
          <w:color w:val="000000" w:themeColor="text1"/>
        </w:rPr>
        <w:t xml:space="preserve">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b. Stupid              </w:t>
      </w:r>
      <w:r w:rsidRPr="005E3E9C">
        <w:rPr>
          <w:color w:val="000000" w:themeColor="text1"/>
        </w:rPr>
        <w:t xml:space="preserve"> 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b/>
          <w:color w:val="000000" w:themeColor="text1"/>
          <w:shd w:val="clear" w:color="auto" w:fill="FFFFFF"/>
        </w:rPr>
        <w:t>c. Humble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What about this restaurant? It’s very popular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a. Infamous        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b/>
          <w:color w:val="000000" w:themeColor="text1"/>
          <w:shd w:val="clear" w:color="auto" w:fill="FFFFFF"/>
        </w:rPr>
        <w:t>b. Unpopular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c. Dirty                </w:t>
      </w:r>
      <w:r w:rsidRPr="005E3E9C">
        <w:rPr>
          <w:color w:val="000000" w:themeColor="text1"/>
        </w:rPr>
        <w:t xml:space="preserve"> 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Do you want to go the beautiful valley?</w:t>
      </w:r>
      <w:r w:rsidRPr="005E3E9C">
        <w:rPr>
          <w:color w:val="000000" w:themeColor="text1"/>
        </w:rPr>
        <w:br/>
      </w:r>
      <w:r w:rsidRPr="005E3E9C">
        <w:rPr>
          <w:b/>
          <w:color w:val="000000" w:themeColor="text1"/>
          <w:shd w:val="clear" w:color="auto" w:fill="FFFFFF"/>
        </w:rPr>
        <w:t>a. Ugly</w:t>
      </w:r>
      <w:r w:rsidRPr="005E3E9C">
        <w:rPr>
          <w:color w:val="000000" w:themeColor="text1"/>
          <w:shd w:val="clear" w:color="auto" w:fill="FFFFFF"/>
        </w:rPr>
        <w:t xml:space="preserve">                </w:t>
      </w:r>
      <w:r w:rsidRPr="005E3E9C">
        <w:rPr>
          <w:color w:val="000000" w:themeColor="text1"/>
        </w:rPr>
        <w:t xml:space="preserve">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>b. Filthy              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c. Nice</w:t>
      </w:r>
      <w:r w:rsidRPr="005E3E9C">
        <w:rPr>
          <w:color w:val="000000" w:themeColor="text1"/>
        </w:rPr>
        <w:t xml:space="preserve"> 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I do not want to live in this filthy colony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a. Nice                 </w:t>
      </w:r>
      <w:r w:rsidRPr="005E3E9C">
        <w:rPr>
          <w:color w:val="000000" w:themeColor="text1"/>
        </w:rPr>
        <w:br/>
      </w:r>
      <w:r w:rsidRPr="005E3E9C">
        <w:rPr>
          <w:color w:val="000000" w:themeColor="text1"/>
          <w:shd w:val="clear" w:color="auto" w:fill="FFFFFF"/>
        </w:rPr>
        <w:t xml:space="preserve">b. Dirty       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b/>
          <w:color w:val="000000" w:themeColor="text1"/>
          <w:shd w:val="clear" w:color="auto" w:fill="FFFFFF"/>
        </w:rPr>
        <w:t>c. Clean</w:t>
      </w:r>
      <w:r w:rsidRPr="005E3E9C">
        <w:rPr>
          <w:color w:val="000000" w:themeColor="text1"/>
          <w:shd w:val="clear" w:color="auto" w:fill="FFFFFF"/>
        </w:rPr>
        <w:t xml:space="preserve">       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What is the definition of “Look out for number one”?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a. To have difficulty doing something, or to experience a difficult period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b. To help someone with something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b/>
          <w:color w:val="000000" w:themeColor="text1"/>
          <w:shd w:val="clear" w:color="auto" w:fill="FFFFFF"/>
        </w:rPr>
      </w:pPr>
      <w:r w:rsidRPr="005E3E9C">
        <w:rPr>
          <w:b/>
          <w:color w:val="000000" w:themeColor="text1"/>
          <w:shd w:val="clear" w:color="auto" w:fill="FFFFFF"/>
        </w:rPr>
        <w:t>c. To do something so that you will get all the benefit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What is the definition “Lick your wounds”?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a. To swear a lot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b/>
          <w:color w:val="000000" w:themeColor="text1"/>
          <w:shd w:val="clear" w:color="auto" w:fill="FFFFFF"/>
        </w:rPr>
      </w:pPr>
      <w:r w:rsidRPr="005E3E9C">
        <w:rPr>
          <w:b/>
          <w:color w:val="000000" w:themeColor="text1"/>
          <w:shd w:val="clear" w:color="auto" w:fill="FFFFFF"/>
        </w:rPr>
        <w:t>b. To go away and recover from a bad experience or defeat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c. To start to do something before all the preparation has been finished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lastRenderedPageBreak/>
        <w:t>What is the definition of “Have a blast”?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a. To tell someone to be polite and to use good means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b. Something that you find very easy to do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b/>
          <w:color w:val="000000" w:themeColor="text1"/>
          <w:shd w:val="clear" w:color="auto" w:fill="FFFFFF"/>
        </w:rPr>
      </w:pPr>
      <w:r w:rsidRPr="005E3E9C">
        <w:rPr>
          <w:b/>
          <w:color w:val="000000" w:themeColor="text1"/>
          <w:shd w:val="clear" w:color="auto" w:fill="FFFFFF"/>
        </w:rPr>
        <w:t>c. To have a very good time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What is the definition of “Stand on ceremony”?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b/>
          <w:color w:val="000000" w:themeColor="text1"/>
          <w:shd w:val="clear" w:color="auto" w:fill="FFFFFF"/>
        </w:rPr>
      </w:pPr>
      <w:r w:rsidRPr="005E3E9C">
        <w:rPr>
          <w:b/>
          <w:color w:val="000000" w:themeColor="text1"/>
          <w:shd w:val="clear" w:color="auto" w:fill="FFFFFF"/>
        </w:rPr>
        <w:t>a. To be expect that everything is done in the proper and very formal way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b. To say that having different experiences makes life fun and interesting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c. To do something slowly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What is the definition of “Don’t know the first thing about it”?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b/>
          <w:color w:val="000000" w:themeColor="text1"/>
          <w:shd w:val="clear" w:color="auto" w:fill="FFFFFF"/>
        </w:rPr>
      </w:pPr>
      <w:r w:rsidRPr="005E3E9C">
        <w:rPr>
          <w:b/>
          <w:color w:val="000000" w:themeColor="text1"/>
          <w:shd w:val="clear" w:color="auto" w:fill="FFFFFF"/>
        </w:rPr>
        <w:t>a. To have no knowledge of something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b. To say you will deal with a problem when you need to and not before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 xml:space="preserve">c. To use all strength and ability to achieve something, </w:t>
      </w:r>
      <w:r>
        <w:rPr>
          <w:color w:val="000000" w:themeColor="text1"/>
          <w:shd w:val="clear" w:color="auto" w:fill="FFFFFF"/>
        </w:rPr>
        <w:t>or to be in very vicious combat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What is meaning of the following definition: To say that it is easy to claim you will do something but what you really do is all that matters?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b/>
          <w:color w:val="000000" w:themeColor="text1"/>
          <w:shd w:val="clear" w:color="auto" w:fill="FFFFFF"/>
        </w:rPr>
      </w:pPr>
      <w:r w:rsidRPr="005E3E9C">
        <w:rPr>
          <w:b/>
          <w:color w:val="000000" w:themeColor="text1"/>
          <w:shd w:val="clear" w:color="auto" w:fill="FFFFFF"/>
        </w:rPr>
        <w:t>a. Actions speak louder than words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b. The ball is in your court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c. Watch your P’s and Q’s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What is meaning of the following definition: A phrase to say when something that is illegal has been found and is being stopped?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a. Fight tooth and nail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b. Point of no return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b/>
          <w:color w:val="000000" w:themeColor="text1"/>
          <w:shd w:val="clear" w:color="auto" w:fill="FFFFFF"/>
        </w:rPr>
      </w:pPr>
      <w:r w:rsidRPr="005E3E9C">
        <w:rPr>
          <w:b/>
          <w:color w:val="000000" w:themeColor="text1"/>
          <w:shd w:val="clear" w:color="auto" w:fill="FFFFFF"/>
        </w:rPr>
        <w:lastRenderedPageBreak/>
        <w:t>c. Jig is up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What is meaning of the following definition: To make a mistake?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a. Drag your feet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b/>
          <w:color w:val="000000" w:themeColor="text1"/>
          <w:shd w:val="clear" w:color="auto" w:fill="FFFFFF"/>
        </w:rPr>
      </w:pPr>
      <w:r w:rsidRPr="005E3E9C">
        <w:rPr>
          <w:b/>
          <w:color w:val="000000" w:themeColor="text1"/>
          <w:shd w:val="clear" w:color="auto" w:fill="FFFFFF"/>
        </w:rPr>
        <w:t>b. Fall flat on my face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c. Wash your hands of it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What is meaning of the following definition: To be able to afford many expensive things?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b/>
          <w:color w:val="000000" w:themeColor="text1"/>
          <w:shd w:val="clear" w:color="auto" w:fill="FFFFFF"/>
        </w:rPr>
      </w:pPr>
      <w:r w:rsidRPr="005E3E9C">
        <w:rPr>
          <w:b/>
          <w:color w:val="000000" w:themeColor="text1"/>
          <w:shd w:val="clear" w:color="auto" w:fill="FFFFFF"/>
        </w:rPr>
        <w:t>a. Have deep pockets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b. The cart before the horse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c. A penny for your thoughts</w:t>
      </w:r>
    </w:p>
    <w:p w:rsidR="00F20681" w:rsidRPr="005E3E9C" w:rsidRDefault="00F20681" w:rsidP="00F20681">
      <w:pPr>
        <w:pStyle w:val="NormalWeb"/>
        <w:numPr>
          <w:ilvl w:val="0"/>
          <w:numId w:val="46"/>
        </w:numPr>
        <w:shd w:val="clear" w:color="auto" w:fill="FFFFFF"/>
        <w:spacing w:before="0" w:beforeAutospacing="0" w:after="120" w:afterAutospacing="0" w:line="360" w:lineRule="auto"/>
        <w:ind w:hanging="513"/>
        <w:rPr>
          <w:color w:val="000000" w:themeColor="text1"/>
        </w:rPr>
      </w:pPr>
      <w:r w:rsidRPr="005E3E9C">
        <w:rPr>
          <w:color w:val="000000" w:themeColor="text1"/>
          <w:shd w:val="clear" w:color="auto" w:fill="FFFFFF"/>
        </w:rPr>
        <w:t>What is meaning of the following definition: To mean something full and with all your ability?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proofErr w:type="gramStart"/>
      <w:r w:rsidRPr="005E3E9C">
        <w:rPr>
          <w:color w:val="000000" w:themeColor="text1"/>
          <w:shd w:val="clear" w:color="auto" w:fill="FFFFFF"/>
        </w:rPr>
        <w:t>a</w:t>
      </w:r>
      <w:proofErr w:type="gramEnd"/>
      <w:r w:rsidRPr="005E3E9C">
        <w:rPr>
          <w:color w:val="000000" w:themeColor="text1"/>
          <w:shd w:val="clear" w:color="auto" w:fill="FFFFFF"/>
        </w:rPr>
        <w:t>. Off the beaten track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color w:val="000000" w:themeColor="text1"/>
          <w:shd w:val="clear" w:color="auto" w:fill="FFFFFF"/>
        </w:rPr>
      </w:pPr>
      <w:r w:rsidRPr="005E3E9C">
        <w:rPr>
          <w:color w:val="000000" w:themeColor="text1"/>
          <w:shd w:val="clear" w:color="auto" w:fill="FFFFFF"/>
        </w:rPr>
        <w:t>b. Give a hand</w:t>
      </w:r>
    </w:p>
    <w:p w:rsidR="00F20681" w:rsidRPr="005E3E9C" w:rsidRDefault="00F20681" w:rsidP="00F20681">
      <w:pPr>
        <w:pStyle w:val="NormalWeb"/>
        <w:shd w:val="clear" w:color="auto" w:fill="FFFFFF"/>
        <w:spacing w:before="0" w:beforeAutospacing="0" w:after="120" w:afterAutospacing="0" w:line="360" w:lineRule="auto"/>
        <w:ind w:left="1080"/>
        <w:rPr>
          <w:b/>
          <w:color w:val="000000" w:themeColor="text1"/>
          <w:shd w:val="clear" w:color="auto" w:fill="FFFFFF"/>
        </w:rPr>
      </w:pPr>
      <w:proofErr w:type="gramStart"/>
      <w:r w:rsidRPr="005E3E9C">
        <w:rPr>
          <w:b/>
          <w:color w:val="000000" w:themeColor="text1"/>
          <w:shd w:val="clear" w:color="auto" w:fill="FFFFFF"/>
        </w:rPr>
        <w:t>c</w:t>
      </w:r>
      <w:proofErr w:type="gramEnd"/>
      <w:r w:rsidRPr="005E3E9C">
        <w:rPr>
          <w:b/>
          <w:color w:val="000000" w:themeColor="text1"/>
          <w:shd w:val="clear" w:color="auto" w:fill="FFFFFF"/>
        </w:rPr>
        <w:t>. From the bottom of my heart</w:t>
      </w:r>
    </w:p>
    <w:p w:rsidR="00F20681" w:rsidRPr="005E3E9C" w:rsidRDefault="00F20681" w:rsidP="00F20681">
      <w:pPr>
        <w:pStyle w:val="ListParagraph"/>
        <w:numPr>
          <w:ilvl w:val="0"/>
          <w:numId w:val="46"/>
        </w:numPr>
        <w:shd w:val="clear" w:color="auto" w:fill="FFFFFF"/>
        <w:spacing w:after="225" w:line="360" w:lineRule="auto"/>
        <w:ind w:hanging="513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hopping ….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. Bag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b. List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. Case</w:t>
      </w:r>
    </w:p>
    <w:p w:rsidR="00F20681" w:rsidRPr="005E3E9C" w:rsidRDefault="00F20681" w:rsidP="00F20681">
      <w:pPr>
        <w:pStyle w:val="ListParagraph"/>
        <w:numPr>
          <w:ilvl w:val="0"/>
          <w:numId w:val="46"/>
        </w:numPr>
        <w:shd w:val="clear" w:color="auto" w:fill="FFFFFF"/>
        <w:spacing w:after="225" w:line="360" w:lineRule="auto"/>
        <w:ind w:hanging="513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encil …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. Bag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. List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c. Case</w:t>
      </w:r>
    </w:p>
    <w:p w:rsidR="00F20681" w:rsidRPr="005E3E9C" w:rsidRDefault="00F20681" w:rsidP="00F20681">
      <w:pPr>
        <w:pStyle w:val="ListParagraph"/>
        <w:numPr>
          <w:ilvl w:val="0"/>
          <w:numId w:val="46"/>
        </w:numPr>
        <w:shd w:val="clear" w:color="auto" w:fill="FFFFFF"/>
        <w:spacing w:after="225" w:line="360" w:lineRule="auto"/>
        <w:ind w:hanging="513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Exercise …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a. Book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. List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. Map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F20681" w:rsidRPr="005E3E9C" w:rsidRDefault="00F20681" w:rsidP="00F20681">
      <w:pPr>
        <w:pStyle w:val="ListParagraph"/>
        <w:numPr>
          <w:ilvl w:val="0"/>
          <w:numId w:val="46"/>
        </w:numPr>
        <w:shd w:val="clear" w:color="auto" w:fill="FFFFFF"/>
        <w:spacing w:after="225" w:line="360" w:lineRule="auto"/>
        <w:ind w:hanging="513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Orange …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. Bag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. Color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c. Juice</w:t>
      </w:r>
    </w:p>
    <w:p w:rsidR="00F20681" w:rsidRPr="005E3E9C" w:rsidRDefault="00F20681" w:rsidP="00F20681">
      <w:pPr>
        <w:pStyle w:val="ListParagraph"/>
        <w:numPr>
          <w:ilvl w:val="0"/>
          <w:numId w:val="46"/>
        </w:numPr>
        <w:shd w:val="clear" w:color="auto" w:fill="FFFFFF"/>
        <w:spacing w:after="225" w:line="360" w:lineRule="auto"/>
        <w:ind w:hanging="513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irthday …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. Show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b. Party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. Gift</w:t>
      </w:r>
    </w:p>
    <w:p w:rsidR="00F20681" w:rsidRPr="005E3E9C" w:rsidRDefault="00F20681" w:rsidP="00F20681">
      <w:pPr>
        <w:pStyle w:val="ListParagraph"/>
        <w:numPr>
          <w:ilvl w:val="0"/>
          <w:numId w:val="46"/>
        </w:numPr>
        <w:shd w:val="clear" w:color="auto" w:fill="FFFFFF"/>
        <w:spacing w:after="225" w:line="360" w:lineRule="auto"/>
        <w:ind w:hanging="513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edroom …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a. Window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. Design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. Cozy</w:t>
      </w:r>
    </w:p>
    <w:p w:rsidR="00F20681" w:rsidRPr="005E3E9C" w:rsidRDefault="00F20681" w:rsidP="00F20681">
      <w:pPr>
        <w:pStyle w:val="ListParagraph"/>
        <w:numPr>
          <w:ilvl w:val="0"/>
          <w:numId w:val="46"/>
        </w:numPr>
        <w:shd w:val="clear" w:color="auto" w:fill="FFFFFF"/>
        <w:spacing w:after="225" w:line="360" w:lineRule="auto"/>
        <w:ind w:hanging="513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ootball …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. Life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. Score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c. Shoes</w:t>
      </w:r>
    </w:p>
    <w:p w:rsidR="00F20681" w:rsidRPr="005E3E9C" w:rsidRDefault="00F20681" w:rsidP="00F20681">
      <w:pPr>
        <w:pStyle w:val="ListParagraph"/>
        <w:numPr>
          <w:ilvl w:val="0"/>
          <w:numId w:val="46"/>
        </w:numPr>
        <w:shd w:val="clear" w:color="auto" w:fill="FFFFFF"/>
        <w:spacing w:after="225" w:line="360" w:lineRule="auto"/>
        <w:ind w:hanging="513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ummer …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. Season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b. Holiday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. Life</w:t>
      </w:r>
    </w:p>
    <w:p w:rsidR="00F20681" w:rsidRPr="005E3E9C" w:rsidRDefault="00F20681" w:rsidP="00F20681">
      <w:pPr>
        <w:pStyle w:val="ListParagraph"/>
        <w:numPr>
          <w:ilvl w:val="0"/>
          <w:numId w:val="46"/>
        </w:numPr>
        <w:shd w:val="clear" w:color="auto" w:fill="FFFFFF"/>
        <w:spacing w:after="225" w:line="360" w:lineRule="auto"/>
        <w:ind w:hanging="513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ind …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. Blowing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. Over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c. Map</w:t>
      </w:r>
    </w:p>
    <w:p w:rsidR="00F20681" w:rsidRPr="005E3E9C" w:rsidRDefault="00F20681" w:rsidP="00F20681">
      <w:pPr>
        <w:pStyle w:val="ListParagraph"/>
        <w:numPr>
          <w:ilvl w:val="0"/>
          <w:numId w:val="46"/>
        </w:numPr>
        <w:shd w:val="clear" w:color="auto" w:fill="FFFFFF"/>
        <w:spacing w:after="225" w:line="360" w:lineRule="auto"/>
        <w:ind w:hanging="513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ashing …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a. Machine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. Hand</w:t>
      </w:r>
    </w:p>
    <w:p w:rsidR="00F20681" w:rsidRPr="005E3E9C" w:rsidRDefault="00F20681" w:rsidP="00F20681">
      <w:pPr>
        <w:pStyle w:val="ListParagraph"/>
        <w:shd w:val="clear" w:color="auto" w:fill="FFFFFF"/>
        <w:spacing w:after="225" w:line="360" w:lineRule="auto"/>
        <w:ind w:left="1080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5E3E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. Time</w:t>
      </w:r>
    </w:p>
    <w:p w:rsidR="00F20681" w:rsidRDefault="00F20681" w:rsidP="00F206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20681" w:rsidRPr="00405650" w:rsidRDefault="00F20681" w:rsidP="00F20681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405650">
        <w:rPr>
          <w:rFonts w:ascii="Times New Roman" w:hAnsi="Times New Roman" w:cs="Times New Roman"/>
          <w:b/>
          <w:bCs/>
          <w:sz w:val="24"/>
          <w:szCs w:val="24"/>
        </w:rPr>
        <w:lastRenderedPageBreak/>
        <w:t>APPENDIX 3</w:t>
      </w:r>
    </w:p>
    <w:p w:rsidR="00F20681" w:rsidRPr="003B48AF" w:rsidRDefault="00F20681" w:rsidP="00F20681">
      <w:pPr>
        <w:pStyle w:val="Caption"/>
        <w:jc w:val="center"/>
        <w:rPr>
          <w:rFonts w:ascii="Times New Roman" w:hAnsi="Times New Roman" w:cs="Times New Roman"/>
          <w:b/>
          <w:bCs/>
          <w:i w:val="0"/>
          <w:color w:val="auto"/>
          <w:sz w:val="24"/>
          <w:szCs w:val="24"/>
        </w:rPr>
      </w:pPr>
      <w:r w:rsidRPr="003B48AF">
        <w:rPr>
          <w:rFonts w:ascii="Times New Roman" w:hAnsi="Times New Roman" w:cs="Times New Roman"/>
          <w:b/>
          <w:bCs/>
          <w:i w:val="0"/>
          <w:noProof/>
          <w:color w:val="auto"/>
          <w:sz w:val="24"/>
          <w:szCs w:val="24"/>
        </w:rPr>
        <w:t>The Summary of Questionnaire Items’ Score</w:t>
      </w:r>
    </w:p>
    <w:tbl>
      <w:tblPr>
        <w:tblStyle w:val="TableGrid"/>
        <w:tblW w:w="7938" w:type="dxa"/>
        <w:tblInd w:w="421" w:type="dxa"/>
        <w:tblLayout w:type="fixed"/>
        <w:tblLook w:val="04A0" w:firstRow="1" w:lastRow="0" w:firstColumn="1" w:lastColumn="0" w:noHBand="0" w:noVBand="1"/>
      </w:tblPr>
      <w:tblGrid>
        <w:gridCol w:w="992"/>
        <w:gridCol w:w="709"/>
        <w:gridCol w:w="708"/>
        <w:gridCol w:w="709"/>
        <w:gridCol w:w="709"/>
        <w:gridCol w:w="709"/>
        <w:gridCol w:w="708"/>
        <w:gridCol w:w="709"/>
        <w:gridCol w:w="709"/>
        <w:gridCol w:w="567"/>
        <w:gridCol w:w="709"/>
      </w:tblGrid>
      <w:tr w:rsidR="00F20681" w:rsidRPr="00145E68" w:rsidTr="003332B1">
        <w:tc>
          <w:tcPr>
            <w:tcW w:w="992" w:type="dxa"/>
            <w:vMerge w:val="restart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6946" w:type="dxa"/>
            <w:gridSpan w:val="10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Options</w:t>
            </w:r>
          </w:p>
        </w:tc>
      </w:tr>
      <w:tr w:rsidR="00F20681" w:rsidRPr="00145E68" w:rsidTr="003332B1">
        <w:tc>
          <w:tcPr>
            <w:tcW w:w="992" w:type="dxa"/>
            <w:vMerge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Very agree</w:t>
            </w:r>
          </w:p>
        </w:tc>
        <w:tc>
          <w:tcPr>
            <w:tcW w:w="1418" w:type="dxa"/>
            <w:gridSpan w:val="2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gree </w:t>
            </w:r>
          </w:p>
        </w:tc>
        <w:tc>
          <w:tcPr>
            <w:tcW w:w="1417" w:type="dxa"/>
            <w:gridSpan w:val="2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Doubtful </w:t>
            </w:r>
          </w:p>
        </w:tc>
        <w:tc>
          <w:tcPr>
            <w:tcW w:w="1418" w:type="dxa"/>
            <w:gridSpan w:val="2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Disagree </w:t>
            </w:r>
          </w:p>
        </w:tc>
        <w:tc>
          <w:tcPr>
            <w:tcW w:w="1276" w:type="dxa"/>
            <w:gridSpan w:val="2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Very disagree</w:t>
            </w:r>
          </w:p>
        </w:tc>
      </w:tr>
      <w:tr w:rsidR="00F20681" w:rsidRPr="00145E68" w:rsidTr="003332B1">
        <w:tc>
          <w:tcPr>
            <w:tcW w:w="992" w:type="dxa"/>
            <w:vMerge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F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F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F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F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F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0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4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5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6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8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9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1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1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0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1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1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0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14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15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Item 16 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1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18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rPr>
          <w:trHeight w:val="283"/>
        </w:trPr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19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2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pStyle w:val="List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2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2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2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24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25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26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2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28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0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29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3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20%  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3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3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3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34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35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36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Item 37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38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39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Item 4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60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F20681" w:rsidRPr="00145E68" w:rsidTr="003332B1">
        <w:tc>
          <w:tcPr>
            <w:tcW w:w="992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Total </w:t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/>
            </w:r>
            <w:r w:rsidRPr="003E081D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=SUM(ABOVE) \# "#.##0" </w:instrText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145E68"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t xml:space="preserve"> 171</w:t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/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=SUM(ABOVE) \# "#.##0" </w:instrText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145E68"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t xml:space="preserve"> 270</w:t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/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=SUM(ABOVE) \# "#.##0" </w:instrText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145E68"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t xml:space="preserve"> 153</w:t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70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/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=SUM(ABOVE) \# "#.##0" </w:instrText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145E68"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t xml:space="preserve"> 132</w:t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F20681" w:rsidRPr="00145E68" w:rsidRDefault="00F20681" w:rsidP="003332B1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/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=SUM(ABOVE) \# "#.##0" </w:instrText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145E68"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t xml:space="preserve"> 74</w:t>
            </w: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F20681" w:rsidRDefault="00F20681" w:rsidP="00F20681"/>
    <w:p w:rsidR="00F20681" w:rsidRDefault="00F20681" w:rsidP="00F20681">
      <w:pPr>
        <w:pStyle w:val="Caption"/>
        <w:ind w:left="720" w:firstLine="720"/>
        <w:jc w:val="center"/>
      </w:pPr>
      <w:r w:rsidRPr="00405650">
        <w:br w:type="page"/>
      </w:r>
    </w:p>
    <w:p w:rsidR="00F20681" w:rsidRDefault="00F20681" w:rsidP="00F20681">
      <w:pPr>
        <w:pStyle w:val="Caption"/>
        <w:ind w:left="720" w:firstLine="720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>APPENDIX 4</w:t>
      </w:r>
    </w:p>
    <w:p w:rsidR="00F20681" w:rsidRPr="00405650" w:rsidRDefault="00F20681" w:rsidP="00F20681">
      <w:pPr>
        <w:pStyle w:val="Caption"/>
        <w:ind w:left="720" w:firstLine="720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405650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The Result of Vocabulary Mastery Test Score</w:t>
      </w:r>
    </w:p>
    <w:tbl>
      <w:tblPr>
        <w:tblStyle w:val="TableGrid"/>
        <w:tblW w:w="5953" w:type="dxa"/>
        <w:tblInd w:w="1980" w:type="dxa"/>
        <w:tblLook w:val="04A0" w:firstRow="1" w:lastRow="0" w:firstColumn="1" w:lastColumn="0" w:noHBand="0" w:noVBand="1"/>
      </w:tblPr>
      <w:tblGrid>
        <w:gridCol w:w="3118"/>
        <w:gridCol w:w="2835"/>
      </w:tblGrid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CODE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core Vocabulary Mastery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Res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ndent 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1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02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Res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03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04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05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06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espondent 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>07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08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09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10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11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12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13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14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15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16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17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18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19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pondent</w:t>
            </w:r>
            <w:r w:rsidRPr="00145E68">
              <w:rPr>
                <w:rFonts w:ascii="Times New Roman" w:hAnsi="Times New Roman" w:cs="Times New Roman"/>
                <w:sz w:val="24"/>
                <w:szCs w:val="24"/>
              </w:rPr>
              <w:t xml:space="preserve"> 20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m:oMath>
              <m:nary>
                <m:naryPr>
                  <m:chr m:val="∑"/>
                  <m:limLoc m:val="undOvr"/>
                  <m:subHide m:val="1"/>
                  <m:supHide m:val="1"/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naryPr>
                <m:sub/>
                <m:sup/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e>
              </m:nary>
            </m:oMath>
            <w:r w:rsidRPr="00145E68"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  <w:t xml:space="preserve"> = 20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1506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Average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75,3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Max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94</w:t>
            </w:r>
          </w:p>
        </w:tc>
      </w:tr>
      <w:tr w:rsidR="00F20681" w:rsidRPr="00145E68" w:rsidTr="003332B1">
        <w:trPr>
          <w:trHeight w:val="454"/>
        </w:trPr>
        <w:tc>
          <w:tcPr>
            <w:tcW w:w="3118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45E68">
              <w:rPr>
                <w:rFonts w:ascii="Times New Roman" w:hAnsi="Times New Roman" w:cs="Times New Roman"/>
                <w:b/>
                <w:sz w:val="24"/>
                <w:szCs w:val="24"/>
              </w:rPr>
              <w:t>Min</w:t>
            </w:r>
          </w:p>
        </w:tc>
        <w:tc>
          <w:tcPr>
            <w:tcW w:w="2835" w:type="dxa"/>
            <w:vAlign w:val="center"/>
          </w:tcPr>
          <w:p w:rsidR="00F20681" w:rsidRPr="00145E68" w:rsidRDefault="00F20681" w:rsidP="003332B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4</w:t>
            </w:r>
          </w:p>
        </w:tc>
      </w:tr>
    </w:tbl>
    <w:p w:rsidR="00F20681" w:rsidRDefault="00F20681" w:rsidP="00F20681"/>
    <w:p w:rsidR="00F20681" w:rsidRPr="00405650" w:rsidRDefault="00F20681" w:rsidP="00F20681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405650">
        <w:rPr>
          <w:rFonts w:ascii="Times New Roman" w:hAnsi="Times New Roman" w:cs="Times New Roman"/>
          <w:b/>
          <w:bCs/>
          <w:sz w:val="24"/>
          <w:szCs w:val="24"/>
        </w:rPr>
        <w:lastRenderedPageBreak/>
        <w:t>APPENDIX 5</w:t>
      </w:r>
    </w:p>
    <w:p w:rsidR="00F20681" w:rsidRDefault="00F20681" w:rsidP="00F20681">
      <w:pPr>
        <w:pStyle w:val="Title"/>
      </w:pPr>
      <w:r>
        <w:t>DISTRIBUSI</w:t>
      </w:r>
      <w:r>
        <w:rPr>
          <w:spacing w:val="-1"/>
        </w:rPr>
        <w:t xml:space="preserve"> </w:t>
      </w:r>
      <w:r>
        <w:t>NILAI</w:t>
      </w:r>
      <w:r>
        <w:rPr>
          <w:spacing w:val="-1"/>
        </w:rPr>
        <w:t xml:space="preserve"> </w:t>
      </w:r>
      <w:r>
        <w:t>r</w:t>
      </w:r>
      <w:r>
        <w:rPr>
          <w:vertAlign w:val="subscript"/>
        </w:rPr>
        <w:t>tabel</w:t>
      </w:r>
      <w:r>
        <w:rPr>
          <w:spacing w:val="19"/>
        </w:rPr>
        <w:t xml:space="preserve"> </w:t>
      </w:r>
      <w:r>
        <w:t>SIGNIFIKANSI</w:t>
      </w:r>
      <w:r>
        <w:rPr>
          <w:spacing w:val="-1"/>
        </w:rPr>
        <w:t xml:space="preserve"> </w:t>
      </w:r>
      <w:r>
        <w:t>5%</w:t>
      </w:r>
      <w:r>
        <w:rPr>
          <w:spacing w:val="-3"/>
        </w:rPr>
        <w:t xml:space="preserve"> </w:t>
      </w:r>
      <w:r>
        <w:t>dan</w:t>
      </w:r>
      <w:r>
        <w:rPr>
          <w:spacing w:val="-2"/>
        </w:rPr>
        <w:t xml:space="preserve"> </w:t>
      </w:r>
      <w:r>
        <w:t>1%</w:t>
      </w:r>
    </w:p>
    <w:p w:rsidR="00F20681" w:rsidRDefault="00F20681" w:rsidP="00F20681">
      <w:pPr>
        <w:spacing w:before="1" w:after="1"/>
        <w:rPr>
          <w:b/>
          <w:sz w:val="24"/>
        </w:rPr>
      </w:pPr>
    </w:p>
    <w:tbl>
      <w:tblPr>
        <w:tblW w:w="0" w:type="auto"/>
        <w:tblInd w:w="622" w:type="dxa"/>
        <w:tblBorders>
          <w:top w:val="single" w:sz="8" w:space="0" w:color="9BBA58"/>
          <w:left w:val="single" w:sz="8" w:space="0" w:color="9BBA58"/>
          <w:bottom w:val="single" w:sz="8" w:space="0" w:color="9BBA58"/>
          <w:right w:val="single" w:sz="8" w:space="0" w:color="9BBA58"/>
          <w:insideH w:val="single" w:sz="8" w:space="0" w:color="9BBA58"/>
          <w:insideV w:val="single" w:sz="8" w:space="0" w:color="9BBA58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119"/>
        <w:gridCol w:w="1416"/>
        <w:gridCol w:w="1419"/>
        <w:gridCol w:w="1135"/>
        <w:gridCol w:w="1385"/>
        <w:gridCol w:w="1418"/>
      </w:tblGrid>
      <w:tr w:rsidR="00F20681" w:rsidTr="003332B1">
        <w:trPr>
          <w:trHeight w:val="253"/>
        </w:trPr>
        <w:tc>
          <w:tcPr>
            <w:tcW w:w="1119" w:type="dxa"/>
            <w:vMerge w:val="restart"/>
          </w:tcPr>
          <w:p w:rsidR="00F20681" w:rsidRDefault="00F20681" w:rsidP="003332B1">
            <w:pPr>
              <w:pStyle w:val="TableParagraph"/>
              <w:spacing w:line="251" w:lineRule="exact"/>
              <w:ind w:left="19"/>
              <w:rPr>
                <w:b/>
              </w:rPr>
            </w:pPr>
            <w:r>
              <w:rPr>
                <w:b/>
              </w:rPr>
              <w:t>N</w:t>
            </w:r>
          </w:p>
        </w:tc>
        <w:tc>
          <w:tcPr>
            <w:tcW w:w="2835" w:type="dxa"/>
            <w:gridSpan w:val="2"/>
          </w:tcPr>
          <w:p w:rsidR="00F20681" w:rsidRDefault="00F20681" w:rsidP="003332B1">
            <w:pPr>
              <w:pStyle w:val="TableParagraph"/>
              <w:ind w:left="234"/>
              <w:jc w:val="left"/>
              <w:rPr>
                <w:b/>
              </w:rPr>
            </w:pPr>
            <w:r>
              <w:rPr>
                <w:b/>
              </w:rPr>
              <w:t>The</w:t>
            </w:r>
            <w:r>
              <w:rPr>
                <w:b/>
                <w:spacing w:val="-2"/>
              </w:rPr>
              <w:t xml:space="preserve"> </w:t>
            </w:r>
            <w:r>
              <w:rPr>
                <w:b/>
              </w:rPr>
              <w:t>Level</w:t>
            </w:r>
            <w:r>
              <w:rPr>
                <w:b/>
                <w:spacing w:val="-3"/>
              </w:rPr>
              <w:t xml:space="preserve"> </w:t>
            </w:r>
            <w:r>
              <w:rPr>
                <w:b/>
              </w:rPr>
              <w:t>of</w:t>
            </w:r>
            <w:r>
              <w:rPr>
                <w:b/>
                <w:spacing w:val="1"/>
              </w:rPr>
              <w:t xml:space="preserve"> </w:t>
            </w:r>
            <w:r>
              <w:rPr>
                <w:b/>
              </w:rPr>
              <w:t>Significance</w:t>
            </w:r>
          </w:p>
        </w:tc>
        <w:tc>
          <w:tcPr>
            <w:tcW w:w="1135" w:type="dxa"/>
            <w:vMerge w:val="restart"/>
          </w:tcPr>
          <w:p w:rsidR="00F20681" w:rsidRDefault="00F20681" w:rsidP="003332B1">
            <w:pPr>
              <w:pStyle w:val="TableParagraph"/>
              <w:spacing w:line="251" w:lineRule="exact"/>
              <w:ind w:left="17"/>
              <w:rPr>
                <w:b/>
              </w:rPr>
            </w:pPr>
            <w:r>
              <w:rPr>
                <w:b/>
              </w:rPr>
              <w:t>N</w:t>
            </w:r>
          </w:p>
        </w:tc>
        <w:tc>
          <w:tcPr>
            <w:tcW w:w="2803" w:type="dxa"/>
            <w:gridSpan w:val="2"/>
          </w:tcPr>
          <w:p w:rsidR="00F20681" w:rsidRDefault="00F20681" w:rsidP="003332B1">
            <w:pPr>
              <w:pStyle w:val="TableParagraph"/>
              <w:ind w:left="218"/>
              <w:jc w:val="left"/>
              <w:rPr>
                <w:b/>
              </w:rPr>
            </w:pPr>
            <w:r>
              <w:rPr>
                <w:b/>
              </w:rPr>
              <w:t>The</w:t>
            </w:r>
            <w:r>
              <w:rPr>
                <w:b/>
                <w:spacing w:val="-2"/>
              </w:rPr>
              <w:t xml:space="preserve"> </w:t>
            </w:r>
            <w:r>
              <w:rPr>
                <w:b/>
              </w:rPr>
              <w:t>Level</w:t>
            </w:r>
            <w:r>
              <w:rPr>
                <w:b/>
                <w:spacing w:val="-3"/>
              </w:rPr>
              <w:t xml:space="preserve"> </w:t>
            </w:r>
            <w:r>
              <w:rPr>
                <w:b/>
              </w:rPr>
              <w:t>of</w:t>
            </w:r>
            <w:r>
              <w:rPr>
                <w:b/>
                <w:spacing w:val="1"/>
              </w:rPr>
              <w:t xml:space="preserve"> </w:t>
            </w:r>
            <w:r>
              <w:rPr>
                <w:b/>
              </w:rPr>
              <w:t>Significance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  <w:vMerge/>
            <w:tcBorders>
              <w:top w:val="nil"/>
            </w:tcBorders>
          </w:tcPr>
          <w:p w:rsidR="00F20681" w:rsidRDefault="00F20681" w:rsidP="003332B1">
            <w:pPr>
              <w:rPr>
                <w:sz w:val="2"/>
                <w:szCs w:val="2"/>
              </w:rPr>
            </w:pP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left="439" w:right="420"/>
              <w:rPr>
                <w:b/>
              </w:rPr>
            </w:pPr>
            <w:r>
              <w:rPr>
                <w:b/>
              </w:rPr>
              <w:t>5%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left="440" w:right="423"/>
              <w:rPr>
                <w:b/>
              </w:rPr>
            </w:pPr>
            <w:r>
              <w:rPr>
                <w:b/>
              </w:rPr>
              <w:t>1%</w:t>
            </w:r>
          </w:p>
        </w:tc>
        <w:tc>
          <w:tcPr>
            <w:tcW w:w="1135" w:type="dxa"/>
            <w:vMerge/>
            <w:tcBorders>
              <w:top w:val="nil"/>
            </w:tcBorders>
          </w:tcPr>
          <w:p w:rsidR="00F20681" w:rsidRDefault="00F20681" w:rsidP="003332B1">
            <w:pPr>
              <w:rPr>
                <w:sz w:val="2"/>
                <w:szCs w:val="2"/>
              </w:rPr>
            </w:pP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2" w:right="405"/>
              <w:rPr>
                <w:b/>
              </w:rPr>
            </w:pPr>
            <w:r>
              <w:rPr>
                <w:b/>
              </w:rPr>
              <w:t>5%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left="439" w:right="421"/>
              <w:rPr>
                <w:b/>
              </w:rPr>
            </w:pPr>
            <w:r>
              <w:rPr>
                <w:b/>
              </w:rPr>
              <w:t>1%</w:t>
            </w:r>
          </w:p>
        </w:tc>
      </w:tr>
      <w:tr w:rsidR="00F20681" w:rsidTr="003332B1">
        <w:trPr>
          <w:trHeight w:val="251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spacing w:line="231" w:lineRule="exact"/>
              <w:ind w:left="503"/>
              <w:jc w:val="left"/>
            </w:pPr>
            <w:r>
              <w:t>3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spacing w:line="231" w:lineRule="exact"/>
              <w:ind w:right="420"/>
            </w:pPr>
            <w:r>
              <w:t>0.997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spacing w:line="231" w:lineRule="exact"/>
              <w:ind w:right="423"/>
            </w:pPr>
            <w:r>
              <w:t>0.999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spacing w:line="231" w:lineRule="exact"/>
              <w:ind w:left="0" w:right="436"/>
              <w:jc w:val="right"/>
            </w:pPr>
            <w:r>
              <w:t>38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spacing w:line="231" w:lineRule="exact"/>
              <w:ind w:left="425" w:right="405"/>
            </w:pPr>
            <w:r>
              <w:t>0.320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spacing w:line="231" w:lineRule="exact"/>
              <w:ind w:right="421"/>
            </w:pPr>
            <w:r>
              <w:t>0.413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503"/>
              <w:jc w:val="left"/>
            </w:pPr>
            <w:r>
              <w:t>4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950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990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39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316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408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503"/>
              <w:jc w:val="left"/>
            </w:pPr>
            <w:r>
              <w:t>5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878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959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4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312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403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503"/>
              <w:jc w:val="left"/>
            </w:pPr>
            <w:r>
              <w:t>6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811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917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41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308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398</w:t>
            </w:r>
          </w:p>
        </w:tc>
      </w:tr>
      <w:tr w:rsidR="00F20681" w:rsidTr="003332B1">
        <w:trPr>
          <w:trHeight w:val="251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spacing w:line="231" w:lineRule="exact"/>
              <w:ind w:left="503"/>
              <w:jc w:val="left"/>
            </w:pPr>
            <w:r>
              <w:t>7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spacing w:line="231" w:lineRule="exact"/>
              <w:ind w:right="420"/>
            </w:pPr>
            <w:r>
              <w:t>0.754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spacing w:line="231" w:lineRule="exact"/>
              <w:ind w:right="423"/>
            </w:pPr>
            <w:r>
              <w:t>0.874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spacing w:line="231" w:lineRule="exact"/>
              <w:ind w:left="0" w:right="436"/>
              <w:jc w:val="right"/>
            </w:pPr>
            <w:r>
              <w:t>42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spacing w:line="231" w:lineRule="exact"/>
              <w:ind w:left="425" w:right="405"/>
            </w:pPr>
            <w:r>
              <w:t>0.304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spacing w:line="231" w:lineRule="exact"/>
              <w:ind w:right="421"/>
            </w:pPr>
            <w:r>
              <w:t>0.393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503"/>
              <w:jc w:val="left"/>
            </w:pPr>
            <w:r>
              <w:t>8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707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834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43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301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389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503"/>
              <w:jc w:val="left"/>
            </w:pPr>
            <w:r>
              <w:t>9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666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798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44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297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384</w:t>
            </w:r>
          </w:p>
        </w:tc>
      </w:tr>
      <w:tr w:rsidR="00F20681" w:rsidTr="003332B1">
        <w:trPr>
          <w:trHeight w:val="254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10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632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765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45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294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380</w:t>
            </w:r>
          </w:p>
        </w:tc>
      </w:tr>
      <w:tr w:rsidR="00F20681" w:rsidTr="003332B1">
        <w:trPr>
          <w:trHeight w:val="251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spacing w:line="231" w:lineRule="exact"/>
              <w:ind w:left="448"/>
              <w:jc w:val="left"/>
            </w:pPr>
            <w:r>
              <w:t>11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spacing w:line="231" w:lineRule="exact"/>
              <w:ind w:right="420"/>
            </w:pPr>
            <w:r>
              <w:t>0.602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spacing w:line="231" w:lineRule="exact"/>
              <w:ind w:right="423"/>
            </w:pPr>
            <w:r>
              <w:t>0.735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spacing w:line="231" w:lineRule="exact"/>
              <w:ind w:left="0" w:right="436"/>
              <w:jc w:val="right"/>
            </w:pPr>
            <w:r>
              <w:t>46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spacing w:line="231" w:lineRule="exact"/>
              <w:ind w:left="425" w:right="405"/>
            </w:pPr>
            <w:r>
              <w:t>0.291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spacing w:line="231" w:lineRule="exact"/>
              <w:ind w:right="421"/>
            </w:pPr>
            <w:r>
              <w:t>0.376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12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576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708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47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288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372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13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553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684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48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284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368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14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532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661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49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281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364</w:t>
            </w:r>
          </w:p>
        </w:tc>
      </w:tr>
      <w:tr w:rsidR="00F20681" w:rsidTr="003332B1">
        <w:trPr>
          <w:trHeight w:val="251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spacing w:line="231" w:lineRule="exact"/>
              <w:ind w:left="448"/>
              <w:jc w:val="left"/>
            </w:pPr>
            <w:r>
              <w:t>15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spacing w:line="231" w:lineRule="exact"/>
              <w:ind w:right="420"/>
            </w:pPr>
            <w:r>
              <w:t>0.514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spacing w:line="231" w:lineRule="exact"/>
              <w:ind w:right="423"/>
            </w:pPr>
            <w:r>
              <w:t>0.641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spacing w:line="231" w:lineRule="exact"/>
              <w:ind w:left="0" w:right="436"/>
              <w:jc w:val="right"/>
            </w:pPr>
            <w:r>
              <w:t>5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spacing w:line="231" w:lineRule="exact"/>
              <w:ind w:left="425" w:right="405"/>
            </w:pPr>
            <w:r>
              <w:t>0.279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spacing w:line="231" w:lineRule="exact"/>
              <w:ind w:right="421"/>
            </w:pPr>
            <w:r>
              <w:t>0.361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16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497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623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55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266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345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17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482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606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6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254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330</w:t>
            </w:r>
          </w:p>
        </w:tc>
      </w:tr>
      <w:tr w:rsidR="00F20681" w:rsidTr="003332B1">
        <w:trPr>
          <w:trHeight w:val="251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spacing w:line="231" w:lineRule="exact"/>
              <w:ind w:left="448"/>
              <w:jc w:val="left"/>
            </w:pPr>
            <w:r>
              <w:t>18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spacing w:line="231" w:lineRule="exact"/>
              <w:ind w:right="420"/>
            </w:pPr>
            <w:r>
              <w:t>0.468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spacing w:line="231" w:lineRule="exact"/>
              <w:ind w:right="423"/>
            </w:pPr>
            <w:r>
              <w:t>0.590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spacing w:line="231" w:lineRule="exact"/>
              <w:ind w:left="0" w:right="436"/>
              <w:jc w:val="right"/>
            </w:pPr>
            <w:r>
              <w:t>65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spacing w:line="231" w:lineRule="exact"/>
              <w:ind w:left="425" w:right="405"/>
            </w:pPr>
            <w:r>
              <w:t>0.244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spacing w:line="231" w:lineRule="exact"/>
              <w:ind w:right="421"/>
            </w:pPr>
            <w:r>
              <w:t>0.317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19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456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575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7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235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306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Pr="0048299B" w:rsidRDefault="00F20681" w:rsidP="003332B1">
            <w:pPr>
              <w:pStyle w:val="TableParagraph"/>
              <w:ind w:left="448"/>
              <w:jc w:val="left"/>
              <w:rPr>
                <w:b/>
                <w:bCs/>
              </w:rPr>
            </w:pPr>
            <w:r w:rsidRPr="0048299B">
              <w:rPr>
                <w:b/>
                <w:bCs/>
              </w:rPr>
              <w:t>20</w:t>
            </w:r>
          </w:p>
        </w:tc>
        <w:tc>
          <w:tcPr>
            <w:tcW w:w="1416" w:type="dxa"/>
          </w:tcPr>
          <w:p w:rsidR="00F20681" w:rsidRPr="0048299B" w:rsidRDefault="00F20681" w:rsidP="003332B1">
            <w:pPr>
              <w:pStyle w:val="TableParagraph"/>
              <w:ind w:right="420"/>
              <w:rPr>
                <w:b/>
                <w:bCs/>
              </w:rPr>
            </w:pPr>
            <w:r w:rsidRPr="0048299B">
              <w:rPr>
                <w:b/>
                <w:bCs/>
              </w:rPr>
              <w:t>0.444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561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75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227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296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21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433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549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8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220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286</w:t>
            </w:r>
          </w:p>
        </w:tc>
      </w:tr>
      <w:tr w:rsidR="00F20681" w:rsidTr="003332B1">
        <w:trPr>
          <w:trHeight w:val="251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spacing w:line="231" w:lineRule="exact"/>
              <w:ind w:left="448"/>
              <w:jc w:val="left"/>
            </w:pPr>
            <w:r>
              <w:t>22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spacing w:line="231" w:lineRule="exact"/>
              <w:ind w:right="420"/>
            </w:pPr>
            <w:r>
              <w:t>0.432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spacing w:line="231" w:lineRule="exact"/>
              <w:ind w:right="423"/>
            </w:pPr>
            <w:r>
              <w:t>0.537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spacing w:line="231" w:lineRule="exact"/>
              <w:ind w:left="0" w:right="436"/>
              <w:jc w:val="right"/>
            </w:pPr>
            <w:r>
              <w:t>85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spacing w:line="231" w:lineRule="exact"/>
              <w:ind w:left="425" w:right="405"/>
            </w:pPr>
            <w:r>
              <w:t>0.213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spacing w:line="231" w:lineRule="exact"/>
              <w:ind w:right="421"/>
            </w:pPr>
            <w:r>
              <w:t>0.278</w:t>
            </w:r>
          </w:p>
        </w:tc>
      </w:tr>
      <w:tr w:rsidR="00F20681" w:rsidTr="003332B1">
        <w:trPr>
          <w:trHeight w:val="254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23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413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526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9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207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267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24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404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515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436"/>
              <w:jc w:val="right"/>
            </w:pPr>
            <w:r>
              <w:t>95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202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263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25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396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505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381"/>
              <w:jc w:val="right"/>
            </w:pPr>
            <w:r>
              <w:t>10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195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256</w:t>
            </w:r>
          </w:p>
        </w:tc>
      </w:tr>
      <w:tr w:rsidR="00F20681" w:rsidTr="003332B1">
        <w:trPr>
          <w:trHeight w:val="251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spacing w:line="231" w:lineRule="exact"/>
              <w:ind w:left="448"/>
              <w:jc w:val="left"/>
            </w:pPr>
            <w:r>
              <w:t>26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spacing w:line="231" w:lineRule="exact"/>
              <w:ind w:right="420"/>
            </w:pPr>
            <w:r>
              <w:t>0.388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spacing w:line="231" w:lineRule="exact"/>
              <w:ind w:right="423"/>
            </w:pPr>
            <w:r>
              <w:t>0.496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spacing w:line="231" w:lineRule="exact"/>
              <w:ind w:left="0" w:right="381"/>
              <w:jc w:val="right"/>
            </w:pPr>
            <w:r>
              <w:t>125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spacing w:line="231" w:lineRule="exact"/>
              <w:ind w:left="425" w:right="405"/>
            </w:pPr>
            <w:r>
              <w:t>0.176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spacing w:line="231" w:lineRule="exact"/>
              <w:ind w:right="421"/>
            </w:pPr>
            <w:r>
              <w:t>0.230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27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381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487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381"/>
              <w:jc w:val="right"/>
            </w:pPr>
            <w:r>
              <w:t>15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159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210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28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374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478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381"/>
              <w:jc w:val="right"/>
            </w:pPr>
            <w:r>
              <w:t>175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148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194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29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367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470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381"/>
              <w:jc w:val="right"/>
            </w:pPr>
            <w:r>
              <w:t>20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138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181</w:t>
            </w:r>
          </w:p>
        </w:tc>
      </w:tr>
      <w:tr w:rsidR="00F20681" w:rsidTr="003332B1">
        <w:trPr>
          <w:trHeight w:val="251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spacing w:line="231" w:lineRule="exact"/>
              <w:ind w:left="448"/>
              <w:jc w:val="left"/>
            </w:pPr>
            <w:r>
              <w:t>30</w:t>
            </w:r>
          </w:p>
        </w:tc>
        <w:tc>
          <w:tcPr>
            <w:tcW w:w="1416" w:type="dxa"/>
          </w:tcPr>
          <w:p w:rsidR="00F20681" w:rsidRPr="0048299B" w:rsidRDefault="00F20681" w:rsidP="003332B1">
            <w:pPr>
              <w:pStyle w:val="TableParagraph"/>
              <w:spacing w:line="231" w:lineRule="exact"/>
              <w:ind w:right="420"/>
              <w:rPr>
                <w:bCs/>
              </w:rPr>
            </w:pPr>
            <w:r w:rsidRPr="0048299B">
              <w:rPr>
                <w:bCs/>
              </w:rPr>
              <w:t>0.361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spacing w:line="231" w:lineRule="exact"/>
              <w:ind w:right="423"/>
            </w:pPr>
            <w:r>
              <w:t>0.463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spacing w:line="231" w:lineRule="exact"/>
              <w:ind w:left="0" w:right="381"/>
              <w:jc w:val="right"/>
            </w:pPr>
            <w:r>
              <w:t>30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spacing w:line="231" w:lineRule="exact"/>
              <w:ind w:left="425" w:right="405"/>
            </w:pPr>
            <w:r>
              <w:t>0.113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spacing w:line="231" w:lineRule="exact"/>
              <w:ind w:right="421"/>
            </w:pPr>
            <w:r>
              <w:t>0.148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31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355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456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381"/>
              <w:jc w:val="right"/>
            </w:pPr>
            <w:r>
              <w:t>40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098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128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32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349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449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381"/>
              <w:jc w:val="right"/>
            </w:pPr>
            <w:r>
              <w:t>50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088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115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33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344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442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381"/>
              <w:jc w:val="right"/>
            </w:pPr>
            <w:r>
              <w:t>60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080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105</w:t>
            </w:r>
          </w:p>
        </w:tc>
      </w:tr>
      <w:tr w:rsidR="00F20681" w:rsidTr="003332B1">
        <w:trPr>
          <w:trHeight w:val="251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spacing w:line="231" w:lineRule="exact"/>
              <w:ind w:left="448"/>
              <w:jc w:val="left"/>
            </w:pPr>
            <w:r>
              <w:t>34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spacing w:line="231" w:lineRule="exact"/>
              <w:ind w:right="420"/>
            </w:pPr>
            <w:r>
              <w:t>0.339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spacing w:line="231" w:lineRule="exact"/>
              <w:ind w:right="423"/>
            </w:pPr>
            <w:r>
              <w:t>0.436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spacing w:line="231" w:lineRule="exact"/>
              <w:ind w:left="0" w:right="381"/>
              <w:jc w:val="right"/>
            </w:pPr>
            <w:r>
              <w:t>70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spacing w:line="231" w:lineRule="exact"/>
              <w:ind w:left="425" w:right="405"/>
            </w:pPr>
            <w:r>
              <w:t>0.074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spacing w:line="231" w:lineRule="exact"/>
              <w:ind w:right="421"/>
            </w:pPr>
            <w:r>
              <w:t>0.097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35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334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430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381"/>
              <w:jc w:val="right"/>
            </w:pPr>
            <w:r>
              <w:t>80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070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091</w:t>
            </w:r>
          </w:p>
        </w:tc>
      </w:tr>
      <w:tr w:rsidR="00F20681" w:rsidTr="003332B1">
        <w:trPr>
          <w:trHeight w:val="254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36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329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424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381"/>
              <w:jc w:val="right"/>
            </w:pPr>
            <w:r>
              <w:t>90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065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086</w:t>
            </w:r>
          </w:p>
        </w:tc>
      </w:tr>
      <w:tr w:rsidR="00F20681" w:rsidTr="003332B1">
        <w:trPr>
          <w:trHeight w:val="253"/>
        </w:trPr>
        <w:tc>
          <w:tcPr>
            <w:tcW w:w="1119" w:type="dxa"/>
          </w:tcPr>
          <w:p w:rsidR="00F20681" w:rsidRDefault="00F20681" w:rsidP="003332B1">
            <w:pPr>
              <w:pStyle w:val="TableParagraph"/>
              <w:ind w:left="448"/>
              <w:jc w:val="left"/>
            </w:pPr>
            <w:r>
              <w:t>37</w:t>
            </w:r>
          </w:p>
        </w:tc>
        <w:tc>
          <w:tcPr>
            <w:tcW w:w="1416" w:type="dxa"/>
          </w:tcPr>
          <w:p w:rsidR="00F20681" w:rsidRDefault="00F20681" w:rsidP="003332B1">
            <w:pPr>
              <w:pStyle w:val="TableParagraph"/>
              <w:ind w:right="420"/>
            </w:pPr>
            <w:r>
              <w:t>0.325</w:t>
            </w:r>
          </w:p>
        </w:tc>
        <w:tc>
          <w:tcPr>
            <w:tcW w:w="1419" w:type="dxa"/>
          </w:tcPr>
          <w:p w:rsidR="00F20681" w:rsidRDefault="00F20681" w:rsidP="003332B1">
            <w:pPr>
              <w:pStyle w:val="TableParagraph"/>
              <w:ind w:right="423"/>
            </w:pPr>
            <w:r>
              <w:t>0.418</w:t>
            </w:r>
          </w:p>
        </w:tc>
        <w:tc>
          <w:tcPr>
            <w:tcW w:w="1135" w:type="dxa"/>
          </w:tcPr>
          <w:p w:rsidR="00F20681" w:rsidRDefault="00F20681" w:rsidP="003332B1">
            <w:pPr>
              <w:pStyle w:val="TableParagraph"/>
              <w:ind w:left="0" w:right="326"/>
              <w:jc w:val="right"/>
            </w:pPr>
            <w:r>
              <w:t>1000</w:t>
            </w:r>
          </w:p>
        </w:tc>
        <w:tc>
          <w:tcPr>
            <w:tcW w:w="1385" w:type="dxa"/>
          </w:tcPr>
          <w:p w:rsidR="00F20681" w:rsidRDefault="00F20681" w:rsidP="003332B1">
            <w:pPr>
              <w:pStyle w:val="TableParagraph"/>
              <w:ind w:left="425" w:right="405"/>
            </w:pPr>
            <w:r>
              <w:t>0.062</w:t>
            </w:r>
          </w:p>
        </w:tc>
        <w:tc>
          <w:tcPr>
            <w:tcW w:w="1418" w:type="dxa"/>
          </w:tcPr>
          <w:p w:rsidR="00F20681" w:rsidRDefault="00F20681" w:rsidP="003332B1">
            <w:pPr>
              <w:pStyle w:val="TableParagraph"/>
              <w:ind w:right="421"/>
            </w:pPr>
            <w:r>
              <w:t>0.081</w:t>
            </w:r>
          </w:p>
        </w:tc>
      </w:tr>
    </w:tbl>
    <w:p w:rsidR="00F20681" w:rsidRDefault="00F20681" w:rsidP="00F20681">
      <w:pPr>
        <w:tabs>
          <w:tab w:val="left" w:pos="5317"/>
        </w:tabs>
        <w:jc w:val="center"/>
        <w:rPr>
          <w:rFonts w:ascii="Times New Roman" w:hAnsi="Times New Roman" w:cs="Times New Roman"/>
          <w:sz w:val="24"/>
          <w:szCs w:val="24"/>
        </w:rPr>
      </w:pPr>
    </w:p>
    <w:p w:rsidR="00256881" w:rsidRDefault="00256881" w:rsidP="00F20681">
      <w:bookmarkStart w:id="0" w:name="_GoBack"/>
      <w:bookmarkEnd w:id="0"/>
    </w:p>
    <w:sectPr w:rsidR="00256881" w:rsidSect="00F20681">
      <w:pgSz w:w="11907" w:h="16839" w:code="9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7D76D87"/>
    <w:multiLevelType w:val="multilevel"/>
    <w:tmpl w:val="36941FE8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color w:val="auto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>
    <w:nsid w:val="08E15441"/>
    <w:multiLevelType w:val="hybridMultilevel"/>
    <w:tmpl w:val="DE68EDB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94D03A6"/>
    <w:multiLevelType w:val="hybridMultilevel"/>
    <w:tmpl w:val="60C876E0"/>
    <w:lvl w:ilvl="0" w:tplc="0409000F">
      <w:start w:val="1"/>
      <w:numFmt w:val="decimal"/>
      <w:lvlText w:val="%1.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3">
    <w:nsid w:val="0A2A0D2F"/>
    <w:multiLevelType w:val="hybridMultilevel"/>
    <w:tmpl w:val="C2C8FAA6"/>
    <w:lvl w:ilvl="0" w:tplc="0409000F">
      <w:start w:val="1"/>
      <w:numFmt w:val="decimal"/>
      <w:lvlText w:val="%1."/>
      <w:lvlJc w:val="left"/>
      <w:pPr>
        <w:ind w:left="1520" w:hanging="360"/>
      </w:pPr>
    </w:lvl>
    <w:lvl w:ilvl="1" w:tplc="04090019" w:tentative="1">
      <w:start w:val="1"/>
      <w:numFmt w:val="lowerLetter"/>
      <w:lvlText w:val="%2."/>
      <w:lvlJc w:val="left"/>
      <w:pPr>
        <w:ind w:left="2240" w:hanging="360"/>
      </w:pPr>
    </w:lvl>
    <w:lvl w:ilvl="2" w:tplc="0409001B" w:tentative="1">
      <w:start w:val="1"/>
      <w:numFmt w:val="lowerRoman"/>
      <w:lvlText w:val="%3."/>
      <w:lvlJc w:val="right"/>
      <w:pPr>
        <w:ind w:left="2960" w:hanging="180"/>
      </w:pPr>
    </w:lvl>
    <w:lvl w:ilvl="3" w:tplc="0409000F" w:tentative="1">
      <w:start w:val="1"/>
      <w:numFmt w:val="decimal"/>
      <w:lvlText w:val="%4."/>
      <w:lvlJc w:val="left"/>
      <w:pPr>
        <w:ind w:left="3680" w:hanging="360"/>
      </w:pPr>
    </w:lvl>
    <w:lvl w:ilvl="4" w:tplc="04090019" w:tentative="1">
      <w:start w:val="1"/>
      <w:numFmt w:val="lowerLetter"/>
      <w:lvlText w:val="%5."/>
      <w:lvlJc w:val="left"/>
      <w:pPr>
        <w:ind w:left="4400" w:hanging="360"/>
      </w:pPr>
    </w:lvl>
    <w:lvl w:ilvl="5" w:tplc="0409001B" w:tentative="1">
      <w:start w:val="1"/>
      <w:numFmt w:val="lowerRoman"/>
      <w:lvlText w:val="%6."/>
      <w:lvlJc w:val="right"/>
      <w:pPr>
        <w:ind w:left="5120" w:hanging="180"/>
      </w:pPr>
    </w:lvl>
    <w:lvl w:ilvl="6" w:tplc="0409000F" w:tentative="1">
      <w:start w:val="1"/>
      <w:numFmt w:val="decimal"/>
      <w:lvlText w:val="%7."/>
      <w:lvlJc w:val="left"/>
      <w:pPr>
        <w:ind w:left="5840" w:hanging="360"/>
      </w:pPr>
    </w:lvl>
    <w:lvl w:ilvl="7" w:tplc="04090019" w:tentative="1">
      <w:start w:val="1"/>
      <w:numFmt w:val="lowerLetter"/>
      <w:lvlText w:val="%8."/>
      <w:lvlJc w:val="left"/>
      <w:pPr>
        <w:ind w:left="6560" w:hanging="360"/>
      </w:pPr>
    </w:lvl>
    <w:lvl w:ilvl="8" w:tplc="0409001B" w:tentative="1">
      <w:start w:val="1"/>
      <w:numFmt w:val="lowerRoman"/>
      <w:lvlText w:val="%9."/>
      <w:lvlJc w:val="right"/>
      <w:pPr>
        <w:ind w:left="7280" w:hanging="180"/>
      </w:pPr>
    </w:lvl>
  </w:abstractNum>
  <w:abstractNum w:abstractNumId="4">
    <w:nsid w:val="0B643111"/>
    <w:multiLevelType w:val="multilevel"/>
    <w:tmpl w:val="60ACF99E"/>
    <w:lvl w:ilvl="0">
      <w:start w:val="1"/>
      <w:numFmt w:val="none"/>
      <w:lvlText w:val="4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4.%2"/>
      <w:lvlJc w:val="left"/>
      <w:pPr>
        <w:ind w:left="576" w:hanging="576"/>
      </w:pPr>
      <w:rPr>
        <w:rFonts w:hint="default"/>
        <w:color w:val="auto"/>
      </w:rPr>
    </w:lvl>
    <w:lvl w:ilvl="2">
      <w:start w:val="1"/>
      <w:numFmt w:val="decimal"/>
      <w:lvlText w:val="%14.%2.%3"/>
      <w:lvlJc w:val="left"/>
      <w:pPr>
        <w:ind w:left="720" w:hanging="720"/>
      </w:pPr>
      <w:rPr>
        <w:rFonts w:ascii="Times New Roman" w:hAnsi="Times New Roman" w:cs="Times New Roman" w:hint="default"/>
        <w:color w:val="auto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>
    <w:nsid w:val="0D094B2C"/>
    <w:multiLevelType w:val="hybridMultilevel"/>
    <w:tmpl w:val="156C334C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>
    <w:nsid w:val="122E1EB2"/>
    <w:multiLevelType w:val="multilevel"/>
    <w:tmpl w:val="497C73E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none"/>
      <w:lvlText w:val="2.3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3."/>
      <w:lvlJc w:val="left"/>
      <w:pPr>
        <w:ind w:left="1224" w:hanging="504"/>
      </w:pPr>
      <w:rPr>
        <w:rFonts w:ascii="Times New Roman" w:hAnsi="Times New Roman" w:cs="Times New Roman" w:hint="default"/>
        <w:sz w:val="24"/>
        <w:szCs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>
    <w:nsid w:val="169512C8"/>
    <w:multiLevelType w:val="hybridMultilevel"/>
    <w:tmpl w:val="6A5CBB1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>
    <w:nsid w:val="1A5E2F6C"/>
    <w:multiLevelType w:val="hybridMultilevel"/>
    <w:tmpl w:val="9A623360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">
    <w:nsid w:val="1B4B3A75"/>
    <w:multiLevelType w:val="hybridMultilevel"/>
    <w:tmpl w:val="0FAA6F1A"/>
    <w:lvl w:ilvl="0" w:tplc="04090019">
      <w:start w:val="1"/>
      <w:numFmt w:val="lowerLetter"/>
      <w:lvlText w:val="%1."/>
      <w:lvlJc w:val="left"/>
      <w:pPr>
        <w:ind w:left="781" w:hanging="360"/>
      </w:pPr>
    </w:lvl>
    <w:lvl w:ilvl="1" w:tplc="04090019">
      <w:start w:val="1"/>
      <w:numFmt w:val="lowerLetter"/>
      <w:lvlText w:val="%2."/>
      <w:lvlJc w:val="left"/>
      <w:pPr>
        <w:ind w:left="1501" w:hanging="360"/>
      </w:pPr>
    </w:lvl>
    <w:lvl w:ilvl="2" w:tplc="0409001B" w:tentative="1">
      <w:start w:val="1"/>
      <w:numFmt w:val="lowerRoman"/>
      <w:lvlText w:val="%3."/>
      <w:lvlJc w:val="right"/>
      <w:pPr>
        <w:ind w:left="2221" w:hanging="180"/>
      </w:pPr>
    </w:lvl>
    <w:lvl w:ilvl="3" w:tplc="0409000F" w:tentative="1">
      <w:start w:val="1"/>
      <w:numFmt w:val="decimal"/>
      <w:lvlText w:val="%4."/>
      <w:lvlJc w:val="left"/>
      <w:pPr>
        <w:ind w:left="2941" w:hanging="360"/>
      </w:pPr>
    </w:lvl>
    <w:lvl w:ilvl="4" w:tplc="04090019" w:tentative="1">
      <w:start w:val="1"/>
      <w:numFmt w:val="lowerLetter"/>
      <w:lvlText w:val="%5."/>
      <w:lvlJc w:val="left"/>
      <w:pPr>
        <w:ind w:left="3661" w:hanging="360"/>
      </w:pPr>
    </w:lvl>
    <w:lvl w:ilvl="5" w:tplc="0409001B" w:tentative="1">
      <w:start w:val="1"/>
      <w:numFmt w:val="lowerRoman"/>
      <w:lvlText w:val="%6."/>
      <w:lvlJc w:val="right"/>
      <w:pPr>
        <w:ind w:left="4381" w:hanging="180"/>
      </w:pPr>
    </w:lvl>
    <w:lvl w:ilvl="6" w:tplc="0409000F" w:tentative="1">
      <w:start w:val="1"/>
      <w:numFmt w:val="decimal"/>
      <w:lvlText w:val="%7."/>
      <w:lvlJc w:val="left"/>
      <w:pPr>
        <w:ind w:left="5101" w:hanging="360"/>
      </w:pPr>
    </w:lvl>
    <w:lvl w:ilvl="7" w:tplc="04090019" w:tentative="1">
      <w:start w:val="1"/>
      <w:numFmt w:val="lowerLetter"/>
      <w:lvlText w:val="%8."/>
      <w:lvlJc w:val="left"/>
      <w:pPr>
        <w:ind w:left="5821" w:hanging="360"/>
      </w:pPr>
    </w:lvl>
    <w:lvl w:ilvl="8" w:tplc="0409001B" w:tentative="1">
      <w:start w:val="1"/>
      <w:numFmt w:val="lowerRoman"/>
      <w:lvlText w:val="%9."/>
      <w:lvlJc w:val="right"/>
      <w:pPr>
        <w:ind w:left="6541" w:hanging="180"/>
      </w:pPr>
    </w:lvl>
  </w:abstractNum>
  <w:abstractNum w:abstractNumId="10">
    <w:nsid w:val="1CE53289"/>
    <w:multiLevelType w:val="hybridMultilevel"/>
    <w:tmpl w:val="80A4A69E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1">
    <w:nsid w:val="1EC40385"/>
    <w:multiLevelType w:val="multilevel"/>
    <w:tmpl w:val="513AAA48"/>
    <w:lvl w:ilvl="0">
      <w:start w:val="1"/>
      <w:numFmt w:val="none"/>
      <w:lvlText w:val="2.2.3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2.2.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2">
    <w:nsid w:val="1F59494D"/>
    <w:multiLevelType w:val="hybridMultilevel"/>
    <w:tmpl w:val="AF86322C"/>
    <w:lvl w:ilvl="0" w:tplc="0409000F">
      <w:start w:val="1"/>
      <w:numFmt w:val="decimal"/>
      <w:lvlText w:val="%1."/>
      <w:lvlJc w:val="left"/>
      <w:pPr>
        <w:ind w:left="1866" w:hanging="360"/>
      </w:pPr>
    </w:lvl>
    <w:lvl w:ilvl="1" w:tplc="04090019" w:tentative="1">
      <w:start w:val="1"/>
      <w:numFmt w:val="lowerLetter"/>
      <w:lvlText w:val="%2."/>
      <w:lvlJc w:val="left"/>
      <w:pPr>
        <w:ind w:left="2586" w:hanging="360"/>
      </w:pPr>
    </w:lvl>
    <w:lvl w:ilvl="2" w:tplc="0409001B" w:tentative="1">
      <w:start w:val="1"/>
      <w:numFmt w:val="lowerRoman"/>
      <w:lvlText w:val="%3."/>
      <w:lvlJc w:val="right"/>
      <w:pPr>
        <w:ind w:left="3306" w:hanging="180"/>
      </w:pPr>
    </w:lvl>
    <w:lvl w:ilvl="3" w:tplc="0409000F" w:tentative="1">
      <w:start w:val="1"/>
      <w:numFmt w:val="decimal"/>
      <w:lvlText w:val="%4."/>
      <w:lvlJc w:val="left"/>
      <w:pPr>
        <w:ind w:left="4026" w:hanging="360"/>
      </w:pPr>
    </w:lvl>
    <w:lvl w:ilvl="4" w:tplc="04090019" w:tentative="1">
      <w:start w:val="1"/>
      <w:numFmt w:val="lowerLetter"/>
      <w:lvlText w:val="%5."/>
      <w:lvlJc w:val="left"/>
      <w:pPr>
        <w:ind w:left="4746" w:hanging="360"/>
      </w:pPr>
    </w:lvl>
    <w:lvl w:ilvl="5" w:tplc="0409001B" w:tentative="1">
      <w:start w:val="1"/>
      <w:numFmt w:val="lowerRoman"/>
      <w:lvlText w:val="%6."/>
      <w:lvlJc w:val="right"/>
      <w:pPr>
        <w:ind w:left="5466" w:hanging="180"/>
      </w:pPr>
    </w:lvl>
    <w:lvl w:ilvl="6" w:tplc="0409000F" w:tentative="1">
      <w:start w:val="1"/>
      <w:numFmt w:val="decimal"/>
      <w:lvlText w:val="%7."/>
      <w:lvlJc w:val="left"/>
      <w:pPr>
        <w:ind w:left="6186" w:hanging="360"/>
      </w:pPr>
    </w:lvl>
    <w:lvl w:ilvl="7" w:tplc="04090019" w:tentative="1">
      <w:start w:val="1"/>
      <w:numFmt w:val="lowerLetter"/>
      <w:lvlText w:val="%8."/>
      <w:lvlJc w:val="left"/>
      <w:pPr>
        <w:ind w:left="6906" w:hanging="360"/>
      </w:pPr>
    </w:lvl>
    <w:lvl w:ilvl="8" w:tplc="0409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13">
    <w:nsid w:val="1F92624D"/>
    <w:multiLevelType w:val="hybridMultilevel"/>
    <w:tmpl w:val="737CCDF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2C80A09"/>
    <w:multiLevelType w:val="hybridMultilevel"/>
    <w:tmpl w:val="56CAE210"/>
    <w:lvl w:ilvl="0" w:tplc="0409000F">
      <w:start w:val="1"/>
      <w:numFmt w:val="decimal"/>
      <w:lvlText w:val="%1."/>
      <w:lvlJc w:val="left"/>
      <w:pPr>
        <w:ind w:left="2889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6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9" w:hanging="360"/>
      </w:pPr>
      <w:rPr>
        <w:rFonts w:ascii="Wingdings" w:hAnsi="Wingdings" w:hint="default"/>
      </w:rPr>
    </w:lvl>
  </w:abstractNum>
  <w:abstractNum w:abstractNumId="15">
    <w:nsid w:val="23233951"/>
    <w:multiLevelType w:val="multilevel"/>
    <w:tmpl w:val="3F60B40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>
    <w:nsid w:val="26567CEA"/>
    <w:multiLevelType w:val="multilevel"/>
    <w:tmpl w:val="FCDAD17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none"/>
      <w:lvlText w:val="2.4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7">
    <w:nsid w:val="2B0F1D0E"/>
    <w:multiLevelType w:val="hybridMultilevel"/>
    <w:tmpl w:val="924025E4"/>
    <w:lvl w:ilvl="0" w:tplc="04090017">
      <w:start w:val="1"/>
      <w:numFmt w:val="lowerLetter"/>
      <w:lvlText w:val="%1)"/>
      <w:lvlJc w:val="left"/>
      <w:pPr>
        <w:ind w:left="2880" w:hanging="360"/>
      </w:pPr>
    </w:lvl>
    <w:lvl w:ilvl="1" w:tplc="04090019">
      <w:start w:val="1"/>
      <w:numFmt w:val="lowerLetter"/>
      <w:lvlText w:val="%2."/>
      <w:lvlJc w:val="left"/>
      <w:pPr>
        <w:ind w:left="3600" w:hanging="360"/>
      </w:pPr>
    </w:lvl>
    <w:lvl w:ilvl="2" w:tplc="0409001B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8">
    <w:nsid w:val="326A5840"/>
    <w:multiLevelType w:val="hybridMultilevel"/>
    <w:tmpl w:val="DF5C687C"/>
    <w:lvl w:ilvl="0" w:tplc="04090015">
      <w:start w:val="1"/>
      <w:numFmt w:val="upperLetter"/>
      <w:lvlText w:val="%1."/>
      <w:lvlJc w:val="left"/>
      <w:pPr>
        <w:ind w:left="781" w:hanging="360"/>
      </w:pPr>
    </w:lvl>
    <w:lvl w:ilvl="1" w:tplc="04090015">
      <w:start w:val="1"/>
      <w:numFmt w:val="upperLetter"/>
      <w:lvlText w:val="%2."/>
      <w:lvlJc w:val="left"/>
      <w:pPr>
        <w:ind w:left="1501" w:hanging="360"/>
      </w:pPr>
    </w:lvl>
    <w:lvl w:ilvl="2" w:tplc="0409001B" w:tentative="1">
      <w:start w:val="1"/>
      <w:numFmt w:val="lowerRoman"/>
      <w:lvlText w:val="%3."/>
      <w:lvlJc w:val="right"/>
      <w:pPr>
        <w:ind w:left="2221" w:hanging="180"/>
      </w:pPr>
    </w:lvl>
    <w:lvl w:ilvl="3" w:tplc="0409000F" w:tentative="1">
      <w:start w:val="1"/>
      <w:numFmt w:val="decimal"/>
      <w:lvlText w:val="%4."/>
      <w:lvlJc w:val="left"/>
      <w:pPr>
        <w:ind w:left="2941" w:hanging="360"/>
      </w:pPr>
    </w:lvl>
    <w:lvl w:ilvl="4" w:tplc="04090019" w:tentative="1">
      <w:start w:val="1"/>
      <w:numFmt w:val="lowerLetter"/>
      <w:lvlText w:val="%5."/>
      <w:lvlJc w:val="left"/>
      <w:pPr>
        <w:ind w:left="3661" w:hanging="360"/>
      </w:pPr>
    </w:lvl>
    <w:lvl w:ilvl="5" w:tplc="0409001B" w:tentative="1">
      <w:start w:val="1"/>
      <w:numFmt w:val="lowerRoman"/>
      <w:lvlText w:val="%6."/>
      <w:lvlJc w:val="right"/>
      <w:pPr>
        <w:ind w:left="4381" w:hanging="180"/>
      </w:pPr>
    </w:lvl>
    <w:lvl w:ilvl="6" w:tplc="0409000F" w:tentative="1">
      <w:start w:val="1"/>
      <w:numFmt w:val="decimal"/>
      <w:lvlText w:val="%7."/>
      <w:lvlJc w:val="left"/>
      <w:pPr>
        <w:ind w:left="5101" w:hanging="360"/>
      </w:pPr>
    </w:lvl>
    <w:lvl w:ilvl="7" w:tplc="04090019" w:tentative="1">
      <w:start w:val="1"/>
      <w:numFmt w:val="lowerLetter"/>
      <w:lvlText w:val="%8."/>
      <w:lvlJc w:val="left"/>
      <w:pPr>
        <w:ind w:left="5821" w:hanging="360"/>
      </w:pPr>
    </w:lvl>
    <w:lvl w:ilvl="8" w:tplc="0409001B" w:tentative="1">
      <w:start w:val="1"/>
      <w:numFmt w:val="lowerRoman"/>
      <w:lvlText w:val="%9."/>
      <w:lvlJc w:val="right"/>
      <w:pPr>
        <w:ind w:left="6541" w:hanging="180"/>
      </w:pPr>
    </w:lvl>
  </w:abstractNum>
  <w:abstractNum w:abstractNumId="19">
    <w:nsid w:val="330B6B88"/>
    <w:multiLevelType w:val="hybridMultilevel"/>
    <w:tmpl w:val="897E228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33881E1E"/>
    <w:multiLevelType w:val="hybridMultilevel"/>
    <w:tmpl w:val="7374885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>
    <w:nsid w:val="343B0C4F"/>
    <w:multiLevelType w:val="hybridMultilevel"/>
    <w:tmpl w:val="2FFC1B46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2">
    <w:nsid w:val="36370F0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>
    <w:nsid w:val="36BD24CB"/>
    <w:multiLevelType w:val="hybridMultilevel"/>
    <w:tmpl w:val="C624F76A"/>
    <w:lvl w:ilvl="0" w:tplc="61428B0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7B7B7B" w:themeColor="accent3" w:themeShade="BF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3854205C"/>
    <w:multiLevelType w:val="hybridMultilevel"/>
    <w:tmpl w:val="2D8A589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5">
    <w:nsid w:val="3AE5314D"/>
    <w:multiLevelType w:val="hybridMultilevel"/>
    <w:tmpl w:val="0F3823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B1E31E8"/>
    <w:multiLevelType w:val="hybridMultilevel"/>
    <w:tmpl w:val="ABE02D6A"/>
    <w:lvl w:ilvl="0" w:tplc="CB368DF4">
      <w:start w:val="1"/>
      <w:numFmt w:val="decimal"/>
      <w:lvlText w:val="%1."/>
      <w:lvlJc w:val="left"/>
      <w:pPr>
        <w:ind w:left="1866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586" w:hanging="360"/>
      </w:pPr>
    </w:lvl>
    <w:lvl w:ilvl="2" w:tplc="0409001B" w:tentative="1">
      <w:start w:val="1"/>
      <w:numFmt w:val="lowerRoman"/>
      <w:lvlText w:val="%3."/>
      <w:lvlJc w:val="right"/>
      <w:pPr>
        <w:ind w:left="3306" w:hanging="180"/>
      </w:pPr>
    </w:lvl>
    <w:lvl w:ilvl="3" w:tplc="0409000F" w:tentative="1">
      <w:start w:val="1"/>
      <w:numFmt w:val="decimal"/>
      <w:lvlText w:val="%4."/>
      <w:lvlJc w:val="left"/>
      <w:pPr>
        <w:ind w:left="4026" w:hanging="360"/>
      </w:pPr>
    </w:lvl>
    <w:lvl w:ilvl="4" w:tplc="04090019" w:tentative="1">
      <w:start w:val="1"/>
      <w:numFmt w:val="lowerLetter"/>
      <w:lvlText w:val="%5."/>
      <w:lvlJc w:val="left"/>
      <w:pPr>
        <w:ind w:left="4746" w:hanging="360"/>
      </w:pPr>
    </w:lvl>
    <w:lvl w:ilvl="5" w:tplc="0409001B" w:tentative="1">
      <w:start w:val="1"/>
      <w:numFmt w:val="lowerRoman"/>
      <w:lvlText w:val="%6."/>
      <w:lvlJc w:val="right"/>
      <w:pPr>
        <w:ind w:left="5466" w:hanging="180"/>
      </w:pPr>
    </w:lvl>
    <w:lvl w:ilvl="6" w:tplc="0409000F" w:tentative="1">
      <w:start w:val="1"/>
      <w:numFmt w:val="decimal"/>
      <w:lvlText w:val="%7."/>
      <w:lvlJc w:val="left"/>
      <w:pPr>
        <w:ind w:left="6186" w:hanging="360"/>
      </w:pPr>
    </w:lvl>
    <w:lvl w:ilvl="7" w:tplc="04090019" w:tentative="1">
      <w:start w:val="1"/>
      <w:numFmt w:val="lowerLetter"/>
      <w:lvlText w:val="%8."/>
      <w:lvlJc w:val="left"/>
      <w:pPr>
        <w:ind w:left="6906" w:hanging="360"/>
      </w:pPr>
    </w:lvl>
    <w:lvl w:ilvl="8" w:tplc="0409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27">
    <w:nsid w:val="3BA5799E"/>
    <w:multiLevelType w:val="multilevel"/>
    <w:tmpl w:val="08A028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>
    <w:nsid w:val="3F111DD4"/>
    <w:multiLevelType w:val="hybridMultilevel"/>
    <w:tmpl w:val="6F02095C"/>
    <w:lvl w:ilvl="0" w:tplc="04090017">
      <w:start w:val="1"/>
      <w:numFmt w:val="lowerLetter"/>
      <w:lvlText w:val="%1)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9">
    <w:nsid w:val="3F9D1C9D"/>
    <w:multiLevelType w:val="hybridMultilevel"/>
    <w:tmpl w:val="F91AF2C6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>
    <w:nsid w:val="4A9451E8"/>
    <w:multiLevelType w:val="multilevel"/>
    <w:tmpl w:val="08A028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1">
    <w:nsid w:val="4C547824"/>
    <w:multiLevelType w:val="hybridMultilevel"/>
    <w:tmpl w:val="5950E5FE"/>
    <w:lvl w:ilvl="0" w:tplc="04090011">
      <w:start w:val="1"/>
      <w:numFmt w:val="decimal"/>
      <w:lvlText w:val="%1)"/>
      <w:lvlJc w:val="left"/>
      <w:pPr>
        <w:ind w:left="2889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6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9" w:hanging="360"/>
      </w:pPr>
      <w:rPr>
        <w:rFonts w:ascii="Wingdings" w:hAnsi="Wingdings" w:hint="default"/>
      </w:rPr>
    </w:lvl>
  </w:abstractNum>
  <w:abstractNum w:abstractNumId="32">
    <w:nsid w:val="4D1317B7"/>
    <w:multiLevelType w:val="hybridMultilevel"/>
    <w:tmpl w:val="7DB62750"/>
    <w:lvl w:ilvl="0" w:tplc="04090019">
      <w:start w:val="1"/>
      <w:numFmt w:val="lowerLetter"/>
      <w:lvlText w:val="%1."/>
      <w:lvlJc w:val="left"/>
      <w:pPr>
        <w:ind w:left="1501" w:hanging="360"/>
      </w:pPr>
    </w:lvl>
    <w:lvl w:ilvl="1" w:tplc="04090019">
      <w:start w:val="1"/>
      <w:numFmt w:val="lowerLetter"/>
      <w:lvlText w:val="%2."/>
      <w:lvlJc w:val="left"/>
      <w:pPr>
        <w:ind w:left="2221" w:hanging="360"/>
      </w:pPr>
    </w:lvl>
    <w:lvl w:ilvl="2" w:tplc="0409001B" w:tentative="1">
      <w:start w:val="1"/>
      <w:numFmt w:val="lowerRoman"/>
      <w:lvlText w:val="%3."/>
      <w:lvlJc w:val="right"/>
      <w:pPr>
        <w:ind w:left="2941" w:hanging="180"/>
      </w:pPr>
    </w:lvl>
    <w:lvl w:ilvl="3" w:tplc="0409000F" w:tentative="1">
      <w:start w:val="1"/>
      <w:numFmt w:val="decimal"/>
      <w:lvlText w:val="%4."/>
      <w:lvlJc w:val="left"/>
      <w:pPr>
        <w:ind w:left="3661" w:hanging="360"/>
      </w:pPr>
    </w:lvl>
    <w:lvl w:ilvl="4" w:tplc="04090019" w:tentative="1">
      <w:start w:val="1"/>
      <w:numFmt w:val="lowerLetter"/>
      <w:lvlText w:val="%5."/>
      <w:lvlJc w:val="left"/>
      <w:pPr>
        <w:ind w:left="4381" w:hanging="360"/>
      </w:pPr>
    </w:lvl>
    <w:lvl w:ilvl="5" w:tplc="0409001B" w:tentative="1">
      <w:start w:val="1"/>
      <w:numFmt w:val="lowerRoman"/>
      <w:lvlText w:val="%6."/>
      <w:lvlJc w:val="right"/>
      <w:pPr>
        <w:ind w:left="5101" w:hanging="180"/>
      </w:pPr>
    </w:lvl>
    <w:lvl w:ilvl="6" w:tplc="0409000F" w:tentative="1">
      <w:start w:val="1"/>
      <w:numFmt w:val="decimal"/>
      <w:lvlText w:val="%7."/>
      <w:lvlJc w:val="left"/>
      <w:pPr>
        <w:ind w:left="5821" w:hanging="360"/>
      </w:pPr>
    </w:lvl>
    <w:lvl w:ilvl="7" w:tplc="04090019" w:tentative="1">
      <w:start w:val="1"/>
      <w:numFmt w:val="lowerLetter"/>
      <w:lvlText w:val="%8."/>
      <w:lvlJc w:val="left"/>
      <w:pPr>
        <w:ind w:left="6541" w:hanging="360"/>
      </w:pPr>
    </w:lvl>
    <w:lvl w:ilvl="8" w:tplc="0409001B" w:tentative="1">
      <w:start w:val="1"/>
      <w:numFmt w:val="lowerRoman"/>
      <w:lvlText w:val="%9."/>
      <w:lvlJc w:val="right"/>
      <w:pPr>
        <w:ind w:left="7261" w:hanging="180"/>
      </w:pPr>
    </w:lvl>
  </w:abstractNum>
  <w:abstractNum w:abstractNumId="33">
    <w:nsid w:val="4FA40FC5"/>
    <w:multiLevelType w:val="hybridMultilevel"/>
    <w:tmpl w:val="17E2B8B0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4">
    <w:nsid w:val="505056E1"/>
    <w:multiLevelType w:val="hybridMultilevel"/>
    <w:tmpl w:val="3806865C"/>
    <w:lvl w:ilvl="0" w:tplc="3EBE9284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8C7053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6">
    <w:nsid w:val="5DED0E6C"/>
    <w:multiLevelType w:val="hybridMultilevel"/>
    <w:tmpl w:val="2670F906"/>
    <w:lvl w:ilvl="0" w:tplc="04090015">
      <w:start w:val="1"/>
      <w:numFmt w:val="upperLetter"/>
      <w:lvlText w:val="%1."/>
      <w:lvlJc w:val="left"/>
      <w:pPr>
        <w:ind w:left="1160" w:hanging="360"/>
      </w:pPr>
    </w:lvl>
    <w:lvl w:ilvl="1" w:tplc="04090019" w:tentative="1">
      <w:start w:val="1"/>
      <w:numFmt w:val="lowerLetter"/>
      <w:lvlText w:val="%2."/>
      <w:lvlJc w:val="left"/>
      <w:pPr>
        <w:ind w:left="1880" w:hanging="360"/>
      </w:pPr>
    </w:lvl>
    <w:lvl w:ilvl="2" w:tplc="0409001B" w:tentative="1">
      <w:start w:val="1"/>
      <w:numFmt w:val="lowerRoman"/>
      <w:lvlText w:val="%3."/>
      <w:lvlJc w:val="right"/>
      <w:pPr>
        <w:ind w:left="2600" w:hanging="180"/>
      </w:pPr>
    </w:lvl>
    <w:lvl w:ilvl="3" w:tplc="0409000F" w:tentative="1">
      <w:start w:val="1"/>
      <w:numFmt w:val="decimal"/>
      <w:lvlText w:val="%4."/>
      <w:lvlJc w:val="left"/>
      <w:pPr>
        <w:ind w:left="3320" w:hanging="360"/>
      </w:pPr>
    </w:lvl>
    <w:lvl w:ilvl="4" w:tplc="04090019" w:tentative="1">
      <w:start w:val="1"/>
      <w:numFmt w:val="lowerLetter"/>
      <w:lvlText w:val="%5."/>
      <w:lvlJc w:val="left"/>
      <w:pPr>
        <w:ind w:left="4040" w:hanging="360"/>
      </w:pPr>
    </w:lvl>
    <w:lvl w:ilvl="5" w:tplc="0409001B" w:tentative="1">
      <w:start w:val="1"/>
      <w:numFmt w:val="lowerRoman"/>
      <w:lvlText w:val="%6."/>
      <w:lvlJc w:val="right"/>
      <w:pPr>
        <w:ind w:left="4760" w:hanging="180"/>
      </w:pPr>
    </w:lvl>
    <w:lvl w:ilvl="6" w:tplc="0409000F" w:tentative="1">
      <w:start w:val="1"/>
      <w:numFmt w:val="decimal"/>
      <w:lvlText w:val="%7."/>
      <w:lvlJc w:val="left"/>
      <w:pPr>
        <w:ind w:left="5480" w:hanging="360"/>
      </w:pPr>
    </w:lvl>
    <w:lvl w:ilvl="7" w:tplc="04090019" w:tentative="1">
      <w:start w:val="1"/>
      <w:numFmt w:val="lowerLetter"/>
      <w:lvlText w:val="%8."/>
      <w:lvlJc w:val="left"/>
      <w:pPr>
        <w:ind w:left="6200" w:hanging="360"/>
      </w:pPr>
    </w:lvl>
    <w:lvl w:ilvl="8" w:tplc="0409001B" w:tentative="1">
      <w:start w:val="1"/>
      <w:numFmt w:val="lowerRoman"/>
      <w:lvlText w:val="%9."/>
      <w:lvlJc w:val="right"/>
      <w:pPr>
        <w:ind w:left="6920" w:hanging="180"/>
      </w:pPr>
    </w:lvl>
  </w:abstractNum>
  <w:abstractNum w:abstractNumId="37">
    <w:nsid w:val="62120C2C"/>
    <w:multiLevelType w:val="multilevel"/>
    <w:tmpl w:val="5E2C119E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color w:val="auto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8">
    <w:nsid w:val="638B1959"/>
    <w:multiLevelType w:val="hybridMultilevel"/>
    <w:tmpl w:val="94CCDDF6"/>
    <w:lvl w:ilvl="0" w:tplc="2234AF8C">
      <w:start w:val="1"/>
      <w:numFmt w:val="decimal"/>
      <w:lvlText w:val="%1."/>
      <w:lvlJc w:val="left"/>
      <w:pPr>
        <w:ind w:left="2528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 w:tplc="FDF07520">
      <w:numFmt w:val="bullet"/>
      <w:lvlText w:val="•"/>
      <w:lvlJc w:val="left"/>
      <w:pPr>
        <w:ind w:left="3382" w:hanging="360"/>
      </w:pPr>
      <w:rPr>
        <w:rFonts w:hint="default"/>
        <w:lang w:val="en-US" w:eastAsia="en-US" w:bidi="ar-SA"/>
      </w:rPr>
    </w:lvl>
    <w:lvl w:ilvl="2" w:tplc="EBAE1CF0">
      <w:numFmt w:val="bullet"/>
      <w:lvlText w:val="•"/>
      <w:lvlJc w:val="left"/>
      <w:pPr>
        <w:ind w:left="4245" w:hanging="360"/>
      </w:pPr>
      <w:rPr>
        <w:rFonts w:hint="default"/>
        <w:lang w:val="en-US" w:eastAsia="en-US" w:bidi="ar-SA"/>
      </w:rPr>
    </w:lvl>
    <w:lvl w:ilvl="3" w:tplc="A3904730">
      <w:numFmt w:val="bullet"/>
      <w:lvlText w:val="•"/>
      <w:lvlJc w:val="left"/>
      <w:pPr>
        <w:ind w:left="5107" w:hanging="360"/>
      </w:pPr>
      <w:rPr>
        <w:rFonts w:hint="default"/>
        <w:lang w:val="en-US" w:eastAsia="en-US" w:bidi="ar-SA"/>
      </w:rPr>
    </w:lvl>
    <w:lvl w:ilvl="4" w:tplc="5956BB20">
      <w:numFmt w:val="bullet"/>
      <w:lvlText w:val="•"/>
      <w:lvlJc w:val="left"/>
      <w:pPr>
        <w:ind w:left="5970" w:hanging="360"/>
      </w:pPr>
      <w:rPr>
        <w:rFonts w:hint="default"/>
        <w:lang w:val="en-US" w:eastAsia="en-US" w:bidi="ar-SA"/>
      </w:rPr>
    </w:lvl>
    <w:lvl w:ilvl="5" w:tplc="3162FBAE">
      <w:numFmt w:val="bullet"/>
      <w:lvlText w:val="•"/>
      <w:lvlJc w:val="left"/>
      <w:pPr>
        <w:ind w:left="6833" w:hanging="360"/>
      </w:pPr>
      <w:rPr>
        <w:rFonts w:hint="default"/>
        <w:lang w:val="en-US" w:eastAsia="en-US" w:bidi="ar-SA"/>
      </w:rPr>
    </w:lvl>
    <w:lvl w:ilvl="6" w:tplc="F5A6A8DC">
      <w:numFmt w:val="bullet"/>
      <w:lvlText w:val="•"/>
      <w:lvlJc w:val="left"/>
      <w:pPr>
        <w:ind w:left="7695" w:hanging="360"/>
      </w:pPr>
      <w:rPr>
        <w:rFonts w:hint="default"/>
        <w:lang w:val="en-US" w:eastAsia="en-US" w:bidi="ar-SA"/>
      </w:rPr>
    </w:lvl>
    <w:lvl w:ilvl="7" w:tplc="7EC48CDA">
      <w:numFmt w:val="bullet"/>
      <w:lvlText w:val="•"/>
      <w:lvlJc w:val="left"/>
      <w:pPr>
        <w:ind w:left="8558" w:hanging="360"/>
      </w:pPr>
      <w:rPr>
        <w:rFonts w:hint="default"/>
        <w:lang w:val="en-US" w:eastAsia="en-US" w:bidi="ar-SA"/>
      </w:rPr>
    </w:lvl>
    <w:lvl w:ilvl="8" w:tplc="30D0281E">
      <w:numFmt w:val="bullet"/>
      <w:lvlText w:val="•"/>
      <w:lvlJc w:val="left"/>
      <w:pPr>
        <w:ind w:left="9421" w:hanging="360"/>
      </w:pPr>
      <w:rPr>
        <w:rFonts w:hint="default"/>
        <w:lang w:val="en-US" w:eastAsia="en-US" w:bidi="ar-SA"/>
      </w:rPr>
    </w:lvl>
  </w:abstractNum>
  <w:abstractNum w:abstractNumId="39">
    <w:nsid w:val="698B3FBB"/>
    <w:multiLevelType w:val="hybridMultilevel"/>
    <w:tmpl w:val="475AD89A"/>
    <w:lvl w:ilvl="0" w:tplc="0409000F">
      <w:start w:val="1"/>
      <w:numFmt w:val="decimal"/>
      <w:lvlText w:val="%1.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40">
    <w:nsid w:val="6F3E688B"/>
    <w:multiLevelType w:val="hybridMultilevel"/>
    <w:tmpl w:val="6CDA8834"/>
    <w:lvl w:ilvl="0" w:tplc="0409000F">
      <w:start w:val="1"/>
      <w:numFmt w:val="decimal"/>
      <w:lvlText w:val="%1.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41">
    <w:nsid w:val="71867138"/>
    <w:multiLevelType w:val="hybridMultilevel"/>
    <w:tmpl w:val="737CCDF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32104A0"/>
    <w:multiLevelType w:val="multilevel"/>
    <w:tmpl w:val="37D8D0A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3">
    <w:nsid w:val="732F224C"/>
    <w:multiLevelType w:val="hybridMultilevel"/>
    <w:tmpl w:val="5D9A626C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4">
    <w:nsid w:val="737C30C3"/>
    <w:multiLevelType w:val="hybridMultilevel"/>
    <w:tmpl w:val="358CB57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75C6876"/>
    <w:multiLevelType w:val="hybridMultilevel"/>
    <w:tmpl w:val="761EC60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6">
    <w:nsid w:val="77A53EA9"/>
    <w:multiLevelType w:val="multilevel"/>
    <w:tmpl w:val="7E5AB7B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color w:val="auto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7">
    <w:nsid w:val="77FB3C7F"/>
    <w:multiLevelType w:val="multilevel"/>
    <w:tmpl w:val="EF32160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35"/>
  </w:num>
  <w:num w:numId="2">
    <w:abstractNumId w:val="36"/>
  </w:num>
  <w:num w:numId="3">
    <w:abstractNumId w:val="3"/>
  </w:num>
  <w:num w:numId="4">
    <w:abstractNumId w:val="46"/>
  </w:num>
  <w:num w:numId="5">
    <w:abstractNumId w:val="20"/>
  </w:num>
  <w:num w:numId="6">
    <w:abstractNumId w:val="15"/>
  </w:num>
  <w:num w:numId="7">
    <w:abstractNumId w:val="47"/>
  </w:num>
  <w:num w:numId="8">
    <w:abstractNumId w:val="22"/>
  </w:num>
  <w:num w:numId="9">
    <w:abstractNumId w:val="31"/>
  </w:num>
  <w:num w:numId="10">
    <w:abstractNumId w:val="42"/>
  </w:num>
  <w:num w:numId="11">
    <w:abstractNumId w:val="11"/>
  </w:num>
  <w:num w:numId="12">
    <w:abstractNumId w:val="6"/>
  </w:num>
  <w:num w:numId="13">
    <w:abstractNumId w:val="16"/>
  </w:num>
  <w:num w:numId="14">
    <w:abstractNumId w:val="9"/>
  </w:num>
  <w:num w:numId="15">
    <w:abstractNumId w:val="4"/>
  </w:num>
  <w:num w:numId="16">
    <w:abstractNumId w:val="34"/>
  </w:num>
  <w:num w:numId="17">
    <w:abstractNumId w:val="32"/>
  </w:num>
  <w:num w:numId="18">
    <w:abstractNumId w:val="37"/>
  </w:num>
  <w:num w:numId="19">
    <w:abstractNumId w:val="18"/>
  </w:num>
  <w:num w:numId="20">
    <w:abstractNumId w:val="14"/>
  </w:num>
  <w:num w:numId="21">
    <w:abstractNumId w:val="12"/>
  </w:num>
  <w:num w:numId="22">
    <w:abstractNumId w:val="26"/>
  </w:num>
  <w:num w:numId="23">
    <w:abstractNumId w:val="44"/>
  </w:num>
  <w:num w:numId="24">
    <w:abstractNumId w:val="5"/>
  </w:num>
  <w:num w:numId="25">
    <w:abstractNumId w:val="43"/>
  </w:num>
  <w:num w:numId="26">
    <w:abstractNumId w:val="0"/>
  </w:num>
  <w:num w:numId="27">
    <w:abstractNumId w:val="1"/>
  </w:num>
  <w:num w:numId="28">
    <w:abstractNumId w:val="10"/>
  </w:num>
  <w:num w:numId="29">
    <w:abstractNumId w:val="33"/>
  </w:num>
  <w:num w:numId="30">
    <w:abstractNumId w:val="29"/>
  </w:num>
  <w:num w:numId="31">
    <w:abstractNumId w:val="41"/>
  </w:num>
  <w:num w:numId="32">
    <w:abstractNumId w:val="8"/>
  </w:num>
  <w:num w:numId="33">
    <w:abstractNumId w:val="21"/>
  </w:num>
  <w:num w:numId="34">
    <w:abstractNumId w:val="28"/>
  </w:num>
  <w:num w:numId="35">
    <w:abstractNumId w:val="17"/>
  </w:num>
  <w:num w:numId="36">
    <w:abstractNumId w:val="13"/>
  </w:num>
  <w:num w:numId="37">
    <w:abstractNumId w:val="23"/>
  </w:num>
  <w:num w:numId="38">
    <w:abstractNumId w:val="40"/>
  </w:num>
  <w:num w:numId="39">
    <w:abstractNumId w:val="2"/>
  </w:num>
  <w:num w:numId="40">
    <w:abstractNumId w:val="39"/>
  </w:num>
  <w:num w:numId="41">
    <w:abstractNumId w:val="25"/>
  </w:num>
  <w:num w:numId="42">
    <w:abstractNumId w:val="38"/>
  </w:num>
  <w:num w:numId="43">
    <w:abstractNumId w:val="24"/>
  </w:num>
  <w:num w:numId="44">
    <w:abstractNumId w:val="7"/>
  </w:num>
  <w:num w:numId="45">
    <w:abstractNumId w:val="45"/>
  </w:num>
  <w:num w:numId="46">
    <w:abstractNumId w:val="19"/>
  </w:num>
  <w:num w:numId="47">
    <w:abstractNumId w:val="27"/>
  </w:num>
  <w:num w:numId="48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20681"/>
    <w:rsid w:val="00163C88"/>
    <w:rsid w:val="001748C1"/>
    <w:rsid w:val="00256881"/>
    <w:rsid w:val="002E5D51"/>
    <w:rsid w:val="00501D0E"/>
    <w:rsid w:val="005960BE"/>
    <w:rsid w:val="00690958"/>
    <w:rsid w:val="0075084B"/>
    <w:rsid w:val="00E6100E"/>
    <w:rsid w:val="00F20681"/>
    <w:rsid w:val="00F845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1433B370-1A31-4322-9EDA-4A302E1EF8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20681"/>
  </w:style>
  <w:style w:type="paragraph" w:styleId="Heading1">
    <w:name w:val="heading 1"/>
    <w:basedOn w:val="Normal"/>
    <w:next w:val="Normal"/>
    <w:link w:val="Heading1Char"/>
    <w:uiPriority w:val="9"/>
    <w:qFormat/>
    <w:rsid w:val="00F20681"/>
    <w:pPr>
      <w:keepNext/>
      <w:keepLines/>
      <w:numPr>
        <w:numId w:val="26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20681"/>
    <w:pPr>
      <w:keepNext/>
      <w:keepLines/>
      <w:numPr>
        <w:ilvl w:val="1"/>
        <w:numId w:val="26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20681"/>
    <w:pPr>
      <w:keepNext/>
      <w:keepLines/>
      <w:numPr>
        <w:ilvl w:val="2"/>
        <w:numId w:val="26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20681"/>
    <w:pPr>
      <w:keepNext/>
      <w:keepLines/>
      <w:numPr>
        <w:ilvl w:val="3"/>
        <w:numId w:val="26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F20681"/>
    <w:pPr>
      <w:keepNext/>
      <w:keepLines/>
      <w:numPr>
        <w:ilvl w:val="4"/>
        <w:numId w:val="26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F20681"/>
    <w:pPr>
      <w:keepNext/>
      <w:keepLines/>
      <w:numPr>
        <w:ilvl w:val="5"/>
        <w:numId w:val="26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F20681"/>
    <w:pPr>
      <w:keepNext/>
      <w:keepLines/>
      <w:numPr>
        <w:ilvl w:val="6"/>
        <w:numId w:val="26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F20681"/>
    <w:pPr>
      <w:keepNext/>
      <w:keepLines/>
      <w:numPr>
        <w:ilvl w:val="7"/>
        <w:numId w:val="26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F20681"/>
    <w:pPr>
      <w:keepNext/>
      <w:keepLines/>
      <w:numPr>
        <w:ilvl w:val="8"/>
        <w:numId w:val="26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2068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2068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2068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F20681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F20681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F20681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rsid w:val="00F20681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rsid w:val="00F2068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rsid w:val="00F2068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F20681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F206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tab-span">
    <w:name w:val="apple-tab-span"/>
    <w:basedOn w:val="DefaultParagraphFont"/>
    <w:rsid w:val="00F20681"/>
  </w:style>
  <w:style w:type="paragraph" w:styleId="NoSpacing">
    <w:name w:val="No Spacing"/>
    <w:uiPriority w:val="1"/>
    <w:qFormat/>
    <w:rsid w:val="00F20681"/>
    <w:pPr>
      <w:spacing w:after="0" w:line="240" w:lineRule="auto"/>
    </w:pPr>
  </w:style>
  <w:style w:type="table" w:styleId="TableGrid">
    <w:name w:val="Table Grid"/>
    <w:basedOn w:val="TableNormal"/>
    <w:uiPriority w:val="39"/>
    <w:rsid w:val="00F2068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F20681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F206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0681"/>
  </w:style>
  <w:style w:type="paragraph" w:styleId="Footer">
    <w:name w:val="footer"/>
    <w:basedOn w:val="Normal"/>
    <w:link w:val="FooterChar"/>
    <w:uiPriority w:val="99"/>
    <w:unhideWhenUsed/>
    <w:rsid w:val="00F206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20681"/>
  </w:style>
  <w:style w:type="character" w:customStyle="1" w:styleId="sw">
    <w:name w:val="sw"/>
    <w:basedOn w:val="DefaultParagraphFont"/>
    <w:rsid w:val="00F20681"/>
  </w:style>
  <w:style w:type="paragraph" w:styleId="Caption">
    <w:name w:val="caption"/>
    <w:basedOn w:val="Normal"/>
    <w:next w:val="Normal"/>
    <w:uiPriority w:val="35"/>
    <w:unhideWhenUsed/>
    <w:qFormat/>
    <w:rsid w:val="00F2068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F20681"/>
    <w:pPr>
      <w:numPr>
        <w:numId w:val="0"/>
      </w:num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F2068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20681"/>
    <w:pPr>
      <w:tabs>
        <w:tab w:val="left" w:pos="880"/>
        <w:tab w:val="right" w:leader="dot" w:pos="7928"/>
      </w:tabs>
      <w:spacing w:after="100" w:line="360" w:lineRule="auto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20681"/>
    <w:pPr>
      <w:tabs>
        <w:tab w:val="left" w:pos="851"/>
        <w:tab w:val="right" w:leader="dot" w:pos="7928"/>
      </w:tabs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F20681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068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0681"/>
    <w:rPr>
      <w:rFonts w:ascii="Segoe UI" w:hAnsi="Segoe UI" w:cs="Segoe UI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F20681"/>
    <w:pPr>
      <w:spacing w:after="0"/>
    </w:pPr>
  </w:style>
  <w:style w:type="character" w:styleId="Emphasis">
    <w:name w:val="Emphasis"/>
    <w:basedOn w:val="DefaultParagraphFont"/>
    <w:uiPriority w:val="20"/>
    <w:qFormat/>
    <w:rsid w:val="00F20681"/>
    <w:rPr>
      <w:i/>
      <w:iCs/>
    </w:rPr>
  </w:style>
  <w:style w:type="paragraph" w:styleId="BodyText">
    <w:name w:val="Body Text"/>
    <w:basedOn w:val="Normal"/>
    <w:link w:val="BodyTextChar"/>
    <w:uiPriority w:val="1"/>
    <w:qFormat/>
    <w:rsid w:val="00F20681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F20681"/>
    <w:rPr>
      <w:rFonts w:ascii="Times New Roman" w:eastAsia="Times New Roman" w:hAnsi="Times New Roman" w:cs="Times New Roman"/>
      <w:sz w:val="24"/>
      <w:szCs w:val="24"/>
    </w:rPr>
  </w:style>
  <w:style w:type="paragraph" w:styleId="Title">
    <w:name w:val="Title"/>
    <w:basedOn w:val="Normal"/>
    <w:link w:val="TitleChar"/>
    <w:uiPriority w:val="1"/>
    <w:qFormat/>
    <w:rsid w:val="00F20681"/>
    <w:pPr>
      <w:widowControl w:val="0"/>
      <w:autoSpaceDE w:val="0"/>
      <w:autoSpaceDN w:val="0"/>
      <w:spacing w:before="208" w:after="0" w:line="240" w:lineRule="auto"/>
      <w:ind w:left="1232" w:right="743"/>
      <w:jc w:val="center"/>
    </w:pPr>
    <w:rPr>
      <w:rFonts w:ascii="Times New Roman" w:eastAsia="Times New Roman" w:hAnsi="Times New Roman" w:cs="Times New Roman"/>
      <w:b/>
      <w:bCs/>
      <w:sz w:val="28"/>
      <w:szCs w:val="28"/>
      <w:lang w:val="id"/>
    </w:rPr>
  </w:style>
  <w:style w:type="character" w:customStyle="1" w:styleId="TitleChar">
    <w:name w:val="Title Char"/>
    <w:basedOn w:val="DefaultParagraphFont"/>
    <w:link w:val="Title"/>
    <w:uiPriority w:val="1"/>
    <w:rsid w:val="00F20681"/>
    <w:rPr>
      <w:rFonts w:ascii="Times New Roman" w:eastAsia="Times New Roman" w:hAnsi="Times New Roman" w:cs="Times New Roman"/>
      <w:b/>
      <w:bCs/>
      <w:sz w:val="28"/>
      <w:szCs w:val="28"/>
      <w:lang w:val="id"/>
    </w:rPr>
  </w:style>
  <w:style w:type="paragraph" w:customStyle="1" w:styleId="TableParagraph">
    <w:name w:val="Table Paragraph"/>
    <w:basedOn w:val="Normal"/>
    <w:uiPriority w:val="1"/>
    <w:qFormat/>
    <w:rsid w:val="00F20681"/>
    <w:pPr>
      <w:widowControl w:val="0"/>
      <w:autoSpaceDE w:val="0"/>
      <w:autoSpaceDN w:val="0"/>
      <w:spacing w:after="0" w:line="234" w:lineRule="exact"/>
      <w:ind w:left="441"/>
      <w:jc w:val="center"/>
    </w:pPr>
    <w:rPr>
      <w:rFonts w:ascii="Times New Roman" w:eastAsia="Times New Roman" w:hAnsi="Times New Roman" w:cs="Times New Roman"/>
      <w:lang w:val="id"/>
    </w:rPr>
  </w:style>
  <w:style w:type="character" w:customStyle="1" w:styleId="textwebstyledtext-sc-1uxddwr-0">
    <w:name w:val="textweb__styledtext-sc-1uxddwr-0"/>
    <w:basedOn w:val="DefaultParagraphFont"/>
    <w:rsid w:val="00F2068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2</Pages>
  <Words>3823</Words>
  <Characters>21797</Characters>
  <Application>Microsoft Office Word</Application>
  <DocSecurity>0</DocSecurity>
  <Lines>181</Lines>
  <Paragraphs>51</Paragraphs>
  <ScaleCrop>false</ScaleCrop>
  <Company/>
  <LinksUpToDate>false</LinksUpToDate>
  <CharactersWithSpaces>255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</cp:revision>
  <dcterms:created xsi:type="dcterms:W3CDTF">2023-08-18T02:09:00Z</dcterms:created>
  <dcterms:modified xsi:type="dcterms:W3CDTF">2023-08-18T02:13:00Z</dcterms:modified>
</cp:coreProperties>
</file>